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8.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6.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header17.xml" ContentType="application/vnd.openxmlformats-officedocument.wordprocessingml.header+xml"/>
  <Override PartName="/word/header16.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15.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78976" w14:textId="77777777" w:rsidR="006109C7" w:rsidRPr="006109C7" w:rsidRDefault="006109C7" w:rsidP="006109C7"/>
    <w:p w14:paraId="38115CD8" w14:textId="77777777" w:rsidR="006109C7" w:rsidRPr="006109C7" w:rsidRDefault="006109C7" w:rsidP="006109C7"/>
    <w:p w14:paraId="0D239061" w14:textId="77777777" w:rsidR="006109C7" w:rsidRPr="006109C7" w:rsidRDefault="006109C7" w:rsidP="006109C7"/>
    <w:p w14:paraId="28669EC6" w14:textId="636002B8" w:rsidR="006109C7" w:rsidRPr="003A0311" w:rsidRDefault="00C00D09" w:rsidP="003A0311">
      <w:pPr>
        <w:pStyle w:val="Title"/>
        <w:spacing w:line="276" w:lineRule="auto"/>
        <w:jc w:val="center"/>
        <w:rPr>
          <w:rFonts w:ascii="Cambria" w:hAnsi="Cambria"/>
          <w:sz w:val="44"/>
        </w:rPr>
      </w:pPr>
      <w:r>
        <w:rPr>
          <w:rFonts w:ascii="Cambria" w:hAnsi="Cambria"/>
          <w:sz w:val="44"/>
        </w:rPr>
        <w:t>Thesis title</w:t>
      </w:r>
      <w:r w:rsidR="006109C7" w:rsidRPr="003A0311">
        <w:rPr>
          <w:rFonts w:ascii="Cambria" w:hAnsi="Cambria"/>
          <w:sz w:val="44"/>
        </w:rPr>
        <w:t>:</w:t>
      </w:r>
      <w:r w:rsidR="008D4766">
        <w:rPr>
          <w:rFonts w:ascii="Cambria" w:hAnsi="Cambria"/>
          <w:sz w:val="44"/>
        </w:rPr>
        <w:br/>
      </w:r>
      <w:r>
        <w:rPr>
          <w:rFonts w:ascii="Cambria" w:hAnsi="Cambria"/>
          <w:sz w:val="44"/>
        </w:rPr>
        <w:t>Maybe with a cool subtitle</w:t>
      </w:r>
    </w:p>
    <w:p w14:paraId="03E5DAFD" w14:textId="77777777" w:rsidR="006109C7" w:rsidRPr="006109C7" w:rsidRDefault="006109C7" w:rsidP="006109C7"/>
    <w:p w14:paraId="240ED336" w14:textId="77777777" w:rsidR="006109C7" w:rsidRPr="006109C7" w:rsidRDefault="006109C7" w:rsidP="006109C7"/>
    <w:p w14:paraId="67C9740A" w14:textId="77777777" w:rsidR="006109C7" w:rsidRPr="006109C7" w:rsidRDefault="006109C7" w:rsidP="006109C7"/>
    <w:p w14:paraId="36759107" w14:textId="77777777" w:rsidR="006109C7" w:rsidRPr="006109C7" w:rsidRDefault="006109C7" w:rsidP="006109C7"/>
    <w:p w14:paraId="57499AE0" w14:textId="4F265A99" w:rsidR="006109C7" w:rsidRPr="003A0311" w:rsidRDefault="00C00D09" w:rsidP="003A0311">
      <w:pPr>
        <w:jc w:val="center"/>
        <w:rPr>
          <w:rFonts w:ascii="Cambria" w:hAnsi="Cambria"/>
          <w:sz w:val="44"/>
        </w:rPr>
      </w:pPr>
      <w:r>
        <w:rPr>
          <w:rFonts w:ascii="Cambria" w:hAnsi="Cambria"/>
          <w:sz w:val="44"/>
        </w:rPr>
        <w:t>Full Name Goes Here</w:t>
      </w:r>
    </w:p>
    <w:p w14:paraId="3DC75B57" w14:textId="77777777" w:rsidR="006109C7" w:rsidRPr="006109C7" w:rsidRDefault="006109C7" w:rsidP="006109C7"/>
    <w:p w14:paraId="2407FBE3" w14:textId="77777777" w:rsidR="006109C7" w:rsidRPr="006109C7" w:rsidRDefault="006109C7" w:rsidP="006109C7"/>
    <w:p w14:paraId="615700CA" w14:textId="77777777" w:rsidR="006109C7" w:rsidRPr="006109C7" w:rsidRDefault="006109C7" w:rsidP="006109C7"/>
    <w:p w14:paraId="61C6309A" w14:textId="77777777" w:rsidR="006109C7" w:rsidRPr="006109C7" w:rsidRDefault="006109C7" w:rsidP="006109C7"/>
    <w:p w14:paraId="0B438161" w14:textId="77777777" w:rsidR="006109C7" w:rsidRPr="006109C7" w:rsidRDefault="006109C7" w:rsidP="006109C7"/>
    <w:p w14:paraId="37C71C43" w14:textId="77777777" w:rsidR="006109C7" w:rsidRPr="003A0311" w:rsidRDefault="006109C7" w:rsidP="003A0311">
      <w:pPr>
        <w:spacing w:line="276" w:lineRule="auto"/>
        <w:jc w:val="center"/>
        <w:rPr>
          <w:sz w:val="36"/>
        </w:rPr>
      </w:pPr>
      <w:r w:rsidRPr="003A0311">
        <w:rPr>
          <w:sz w:val="36"/>
        </w:rPr>
        <w:t xml:space="preserve">A thesis submitted in partial fulfilment of the requirements of Edinburgh Napier University, </w:t>
      </w:r>
      <w:r w:rsidRPr="003A0311">
        <w:rPr>
          <w:sz w:val="36"/>
        </w:rPr>
        <w:br/>
        <w:t>for the award of Doctor of Philosophy</w:t>
      </w:r>
    </w:p>
    <w:p w14:paraId="6C940EC1" w14:textId="77777777" w:rsidR="006109C7" w:rsidRPr="003A0311" w:rsidRDefault="006109C7" w:rsidP="003A0311">
      <w:pPr>
        <w:jc w:val="center"/>
        <w:rPr>
          <w:sz w:val="36"/>
        </w:rPr>
      </w:pPr>
    </w:p>
    <w:p w14:paraId="0706E8D8" w14:textId="5A9A239D" w:rsidR="006109C7" w:rsidRPr="003A0311" w:rsidRDefault="00C00D09" w:rsidP="003A0311">
      <w:pPr>
        <w:jc w:val="center"/>
        <w:rPr>
          <w:sz w:val="36"/>
        </w:rPr>
      </w:pPr>
      <w:r>
        <w:rPr>
          <w:sz w:val="36"/>
        </w:rPr>
        <w:t>Month</w:t>
      </w:r>
      <w:r w:rsidR="006109C7" w:rsidRPr="003A0311">
        <w:rPr>
          <w:sz w:val="36"/>
        </w:rPr>
        <w:t xml:space="preserve"> </w:t>
      </w:r>
      <w:r>
        <w:rPr>
          <w:sz w:val="36"/>
        </w:rPr>
        <w:t>Year</w:t>
      </w:r>
    </w:p>
    <w:p w14:paraId="2F1F5B25" w14:textId="77777777" w:rsidR="006109C7" w:rsidRPr="006109C7" w:rsidRDefault="006109C7" w:rsidP="006109C7">
      <w:pPr>
        <w:sectPr w:rsidR="006109C7" w:rsidRPr="006109C7" w:rsidSect="00005462">
          <w:headerReference w:type="default" r:id="rId8"/>
          <w:footerReference w:type="default" r:id="rId9"/>
          <w:pgSz w:w="11906" w:h="16838"/>
          <w:pgMar w:top="1134" w:right="1134" w:bottom="1134" w:left="2268" w:header="709" w:footer="709" w:gutter="0"/>
          <w:cols w:space="720"/>
          <w:titlePg/>
          <w:docGrid w:linePitch="299"/>
        </w:sectPr>
      </w:pPr>
    </w:p>
    <w:p w14:paraId="60F86884" w14:textId="77777777" w:rsidR="006109C7" w:rsidRPr="006109C7" w:rsidRDefault="006109C7" w:rsidP="003A0311">
      <w:pPr>
        <w:pStyle w:val="Heading1"/>
        <w:numPr>
          <w:ilvl w:val="0"/>
          <w:numId w:val="0"/>
        </w:numPr>
        <w:ind w:left="432" w:hanging="432"/>
      </w:pPr>
      <w:bookmarkStart w:id="0" w:name="_Toc528695509"/>
      <w:r w:rsidRPr="006109C7">
        <w:lastRenderedPageBreak/>
        <w:t>Declaration</w:t>
      </w:r>
      <w:bookmarkEnd w:id="0"/>
    </w:p>
    <w:p w14:paraId="34CE7422" w14:textId="77777777" w:rsidR="006109C7" w:rsidRPr="006109C7" w:rsidRDefault="006109C7" w:rsidP="006109C7">
      <w:r w:rsidRPr="006109C7">
        <w:t>I hereby declare that the work presented in this thesis has not been submitted for any other degree or professional qualification, and that it is the result of my own independent work.</w:t>
      </w:r>
    </w:p>
    <w:p w14:paraId="6F4A1092" w14:textId="77777777" w:rsidR="006109C7" w:rsidRPr="006109C7" w:rsidRDefault="006109C7" w:rsidP="006109C7"/>
    <w:p w14:paraId="076A912D" w14:textId="77777777" w:rsidR="006109C7" w:rsidRPr="006109C7" w:rsidRDefault="006109C7" w:rsidP="006109C7"/>
    <w:p w14:paraId="1E5020A0" w14:textId="77777777" w:rsidR="006109C7" w:rsidRPr="006109C7" w:rsidRDefault="006109C7" w:rsidP="006109C7">
      <w:pPr>
        <w:pBdr>
          <w:bottom w:val="single" w:sz="6" w:space="1" w:color="auto"/>
        </w:pBdr>
      </w:pPr>
    </w:p>
    <w:p w14:paraId="03005339" w14:textId="10B3AF92" w:rsidR="006109C7" w:rsidRPr="006109C7" w:rsidRDefault="00C00D09" w:rsidP="006109C7">
      <w:r>
        <w:t>Full Name Goes Here</w:t>
      </w:r>
      <w:r w:rsidR="006109C7" w:rsidRPr="006109C7">
        <w:t xml:space="preserve"> (Candidate)</w:t>
      </w:r>
    </w:p>
    <w:p w14:paraId="3E8574EB" w14:textId="77777777" w:rsidR="006109C7" w:rsidRPr="006109C7" w:rsidRDefault="006109C7" w:rsidP="006109C7"/>
    <w:p w14:paraId="20E33298" w14:textId="77777777" w:rsidR="006109C7" w:rsidRPr="006109C7" w:rsidRDefault="006109C7" w:rsidP="006109C7">
      <w:pPr>
        <w:pBdr>
          <w:bottom w:val="single" w:sz="6" w:space="1" w:color="auto"/>
        </w:pBdr>
      </w:pPr>
    </w:p>
    <w:p w14:paraId="4718A5D1" w14:textId="77777777" w:rsidR="006109C7" w:rsidRPr="006109C7" w:rsidRDefault="006109C7" w:rsidP="006109C7">
      <w:r w:rsidRPr="006109C7">
        <w:t>Date</w:t>
      </w:r>
    </w:p>
    <w:p w14:paraId="179E3066" w14:textId="77777777" w:rsidR="006109C7" w:rsidRPr="006109C7" w:rsidRDefault="006109C7" w:rsidP="006109C7"/>
    <w:p w14:paraId="2AB37AFE" w14:textId="77777777" w:rsidR="006109C7" w:rsidRPr="006109C7" w:rsidRDefault="006109C7" w:rsidP="006109C7">
      <w:pPr>
        <w:sectPr w:rsidR="006109C7" w:rsidRPr="006109C7" w:rsidSect="00005462">
          <w:headerReference w:type="default" r:id="rId10"/>
          <w:pgSz w:w="11906" w:h="16838"/>
          <w:pgMar w:top="1134" w:right="1134" w:bottom="1134" w:left="2268" w:header="709" w:footer="709" w:gutter="0"/>
          <w:pgNumType w:fmt="lowerRoman" w:start="1"/>
          <w:cols w:space="720"/>
        </w:sectPr>
      </w:pPr>
      <w:bookmarkStart w:id="1" w:name="_GoBack"/>
      <w:bookmarkEnd w:id="1"/>
    </w:p>
    <w:p w14:paraId="4282361E" w14:textId="1C22B03F" w:rsidR="006109C7" w:rsidRPr="006109C7" w:rsidRDefault="006109C7" w:rsidP="003A0311">
      <w:pPr>
        <w:pStyle w:val="Heading1"/>
        <w:numPr>
          <w:ilvl w:val="0"/>
          <w:numId w:val="0"/>
        </w:numPr>
        <w:ind w:left="432" w:hanging="432"/>
      </w:pPr>
      <w:bookmarkStart w:id="2" w:name="_Toc528695510"/>
      <w:r w:rsidRPr="006109C7">
        <w:lastRenderedPageBreak/>
        <w:t>Abstract</w:t>
      </w:r>
      <w:bookmarkEnd w:id="2"/>
    </w:p>
    <w:p w14:paraId="0AB3BFDC" w14:textId="18B3DDAC" w:rsidR="006109C7" w:rsidRPr="006109C7" w:rsidRDefault="00C00D09" w:rsidP="006109C7">
      <w:pPr>
        <w:sectPr w:rsidR="006109C7" w:rsidRPr="006109C7" w:rsidSect="00005462">
          <w:headerReference w:type="default" r:id="rId11"/>
          <w:pgSz w:w="11906" w:h="16838"/>
          <w:pgMar w:top="1134" w:right="1134" w:bottom="1134" w:left="2268" w:header="709" w:footer="709" w:gutter="0"/>
          <w:pgNumType w:fmt="lowerRoman"/>
          <w:cols w:space="720"/>
        </w:sectPr>
      </w:pPr>
      <w:r>
        <w:t>Abstract of about 300 words.</w:t>
      </w:r>
    </w:p>
    <w:p w14:paraId="2CD3FF57" w14:textId="6DC856D2" w:rsidR="006109C7" w:rsidRPr="006109C7" w:rsidRDefault="006109C7" w:rsidP="003A0311">
      <w:pPr>
        <w:pStyle w:val="Heading1"/>
        <w:numPr>
          <w:ilvl w:val="0"/>
          <w:numId w:val="0"/>
        </w:numPr>
        <w:ind w:left="432" w:hanging="432"/>
      </w:pPr>
      <w:bookmarkStart w:id="3" w:name="_Toc528695511"/>
      <w:r w:rsidRPr="006109C7">
        <w:lastRenderedPageBreak/>
        <w:t>Publications associated with this research</w:t>
      </w:r>
      <w:bookmarkEnd w:id="3"/>
    </w:p>
    <w:p w14:paraId="737C45FB" w14:textId="77777777" w:rsidR="00C00D09" w:rsidRDefault="00C00D09" w:rsidP="006109C7">
      <w:pPr>
        <w:rPr>
          <w:bCs/>
        </w:rPr>
      </w:pPr>
      <w:r>
        <w:rPr>
          <w:bCs/>
        </w:rPr>
        <w:t>List of publications goes here, formatted as a full citation.</w:t>
      </w:r>
    </w:p>
    <w:p w14:paraId="6F49A963" w14:textId="35690AF1" w:rsidR="006109C7" w:rsidRPr="00C00D09" w:rsidRDefault="00C00D09" w:rsidP="006109C7">
      <w:r>
        <w:rPr>
          <w:bCs/>
        </w:rPr>
        <w:t>Consider including publication in an appendix, too.</w:t>
      </w:r>
    </w:p>
    <w:p w14:paraId="77F430E6" w14:textId="77777777" w:rsidR="006109C7" w:rsidRPr="006109C7" w:rsidRDefault="006109C7" w:rsidP="006109C7">
      <w:pPr>
        <w:sectPr w:rsidR="006109C7" w:rsidRPr="006109C7" w:rsidSect="00005462">
          <w:headerReference w:type="default" r:id="rId12"/>
          <w:pgSz w:w="11906" w:h="16838"/>
          <w:pgMar w:top="1134" w:right="1134" w:bottom="1134" w:left="2268" w:header="709" w:footer="709" w:gutter="0"/>
          <w:pgNumType w:fmt="lowerRoman"/>
          <w:cols w:space="720"/>
        </w:sectPr>
      </w:pPr>
    </w:p>
    <w:p w14:paraId="6E04E428" w14:textId="69B5A32A" w:rsidR="006109C7" w:rsidRPr="006109C7" w:rsidRDefault="006109C7" w:rsidP="003A0311">
      <w:pPr>
        <w:pStyle w:val="Heading1"/>
        <w:numPr>
          <w:ilvl w:val="0"/>
          <w:numId w:val="0"/>
        </w:numPr>
        <w:ind w:left="432" w:hanging="432"/>
      </w:pPr>
      <w:bookmarkStart w:id="4" w:name="_Toc528695512"/>
      <w:r w:rsidRPr="006109C7">
        <w:lastRenderedPageBreak/>
        <w:t>Acknowledgements</w:t>
      </w:r>
      <w:bookmarkEnd w:id="4"/>
    </w:p>
    <w:p w14:paraId="506B8162" w14:textId="42566D20" w:rsidR="006109C7" w:rsidRDefault="00C00D09" w:rsidP="00D93A9F">
      <w:r>
        <w:t xml:space="preserve">There are no formal rules here, but it is generally appropriate to acknowledge supervisors, funders, participants, and others in the academy who helped in the PhD process. </w:t>
      </w:r>
    </w:p>
    <w:p w14:paraId="08A532EE" w14:textId="7CCCE39B" w:rsidR="00C00D09" w:rsidRDefault="00C00D09" w:rsidP="00D93A9F">
      <w:r>
        <w:t xml:space="preserve">You can also acknowledge people from your personal life who supported your efforts. </w:t>
      </w:r>
    </w:p>
    <w:p w14:paraId="4778B537" w14:textId="379A64A4" w:rsidR="00C00D09" w:rsidRPr="0008417D" w:rsidRDefault="00C00D09" w:rsidP="00D93A9F">
      <w:pPr>
        <w:sectPr w:rsidR="00C00D09" w:rsidRPr="0008417D" w:rsidSect="00005462">
          <w:headerReference w:type="default" r:id="rId13"/>
          <w:pgSz w:w="11906" w:h="16838"/>
          <w:pgMar w:top="1134" w:right="1134" w:bottom="1134" w:left="2268" w:header="709" w:footer="709" w:gutter="0"/>
          <w:pgNumType w:fmt="lowerRoman"/>
          <w:cols w:space="720"/>
        </w:sectPr>
      </w:pPr>
      <w:r>
        <w:t>Keep this to one page.</w:t>
      </w:r>
    </w:p>
    <w:p w14:paraId="474F7EB8" w14:textId="66A751C2" w:rsidR="006109C7" w:rsidRDefault="006109C7" w:rsidP="003A0311">
      <w:pPr>
        <w:pStyle w:val="Heading1"/>
        <w:numPr>
          <w:ilvl w:val="0"/>
          <w:numId w:val="0"/>
        </w:numPr>
        <w:ind w:left="432" w:hanging="432"/>
      </w:pPr>
      <w:bookmarkStart w:id="5" w:name="_Toc528695513"/>
      <w:r w:rsidRPr="006109C7">
        <w:lastRenderedPageBreak/>
        <w:t>Table of contents</w:t>
      </w:r>
      <w:bookmarkEnd w:id="5"/>
    </w:p>
    <w:p w14:paraId="72C557D3" w14:textId="77777777" w:rsidR="007E1E83" w:rsidRPr="007E1E83" w:rsidRDefault="007E1E83" w:rsidP="007E1E83"/>
    <w:p w14:paraId="17C73AE8" w14:textId="77777777" w:rsidR="006109C7" w:rsidRPr="006109C7" w:rsidRDefault="006109C7" w:rsidP="006109C7">
      <w:pPr>
        <w:sectPr w:rsidR="006109C7" w:rsidRPr="006109C7" w:rsidSect="00005462">
          <w:headerReference w:type="default" r:id="rId14"/>
          <w:pgSz w:w="11906" w:h="16838"/>
          <w:pgMar w:top="1134" w:right="1134" w:bottom="1134" w:left="2268" w:header="709" w:footer="709" w:gutter="0"/>
          <w:pgNumType w:fmt="lowerRoman"/>
          <w:cols w:space="720"/>
        </w:sectPr>
      </w:pPr>
    </w:p>
    <w:p w14:paraId="512B967E" w14:textId="1B76B0FD" w:rsidR="006109C7" w:rsidRPr="006109C7" w:rsidRDefault="00C00D09" w:rsidP="003A0311">
      <w:pPr>
        <w:pStyle w:val="Heading1"/>
        <w:numPr>
          <w:ilvl w:val="0"/>
          <w:numId w:val="0"/>
        </w:numPr>
        <w:ind w:left="432" w:hanging="432"/>
      </w:pPr>
      <w:bookmarkStart w:id="6" w:name="_Toc528695514"/>
      <w:r>
        <w:lastRenderedPageBreak/>
        <w:t>List</w:t>
      </w:r>
      <w:r w:rsidR="006109C7" w:rsidRPr="006109C7">
        <w:t xml:space="preserve"> of figures</w:t>
      </w:r>
      <w:bookmarkEnd w:id="6"/>
    </w:p>
    <w:p w14:paraId="1039532B" w14:textId="2B16ED5A" w:rsidR="006109C7" w:rsidRPr="00910A79" w:rsidRDefault="006109C7" w:rsidP="00910A79">
      <w:pPr>
        <w:ind w:left="567" w:hanging="567"/>
      </w:pPr>
    </w:p>
    <w:p w14:paraId="0238419C" w14:textId="77777777" w:rsidR="006109C7" w:rsidRPr="006109C7" w:rsidRDefault="006109C7" w:rsidP="006109C7">
      <w:pPr>
        <w:sectPr w:rsidR="006109C7" w:rsidRPr="006109C7" w:rsidSect="00005462">
          <w:headerReference w:type="default" r:id="rId15"/>
          <w:pgSz w:w="11906" w:h="16838"/>
          <w:pgMar w:top="1134" w:right="1134" w:bottom="1134" w:left="2268" w:header="709" w:footer="709" w:gutter="0"/>
          <w:pgNumType w:fmt="lowerRoman"/>
          <w:cols w:space="720"/>
        </w:sectPr>
      </w:pPr>
    </w:p>
    <w:p w14:paraId="4339BEDC" w14:textId="275AF331" w:rsidR="006109C7" w:rsidRPr="006109C7" w:rsidRDefault="006109C7" w:rsidP="003A0311">
      <w:pPr>
        <w:pStyle w:val="Heading1"/>
        <w:numPr>
          <w:ilvl w:val="0"/>
          <w:numId w:val="0"/>
        </w:numPr>
        <w:ind w:left="432" w:hanging="432"/>
      </w:pPr>
      <w:bookmarkStart w:id="7" w:name="_Toc528695515"/>
      <w:r w:rsidRPr="006109C7">
        <w:lastRenderedPageBreak/>
        <w:t>List of tables</w:t>
      </w:r>
      <w:bookmarkEnd w:id="7"/>
    </w:p>
    <w:p w14:paraId="339E176F" w14:textId="2E3F788A" w:rsidR="00C00D09" w:rsidRPr="00910A79" w:rsidRDefault="00153EE1" w:rsidP="00C00D09">
      <w:pPr>
        <w:pStyle w:val="TableofFigures"/>
        <w:tabs>
          <w:tab w:val="right" w:leader="dot" w:pos="8494"/>
        </w:tabs>
        <w:ind w:left="567" w:hanging="567"/>
        <w:rPr>
          <w:rFonts w:asciiTheme="minorHAnsi" w:eastAsiaTheme="minorEastAsia" w:hAnsiTheme="minorHAnsi" w:cstheme="minorBidi"/>
          <w:noProof/>
          <w:sz w:val="22"/>
          <w:lang w:eastAsia="en-GB"/>
        </w:rPr>
      </w:pPr>
      <w:r w:rsidRPr="00910A79">
        <w:fldChar w:fldCharType="begin"/>
      </w:r>
      <w:r w:rsidRPr="00910A79">
        <w:instrText xml:space="preserve"> TOC \h \z \c "Table" </w:instrText>
      </w:r>
      <w:r w:rsidRPr="00910A79">
        <w:fldChar w:fldCharType="separate"/>
      </w:r>
    </w:p>
    <w:p w14:paraId="3FF2A4C6" w14:textId="4580379F" w:rsidR="00910A79" w:rsidRPr="00910A79" w:rsidRDefault="00910A79" w:rsidP="00910A79">
      <w:pPr>
        <w:pStyle w:val="TableofFigures"/>
        <w:tabs>
          <w:tab w:val="right" w:leader="dot" w:pos="8494"/>
        </w:tabs>
        <w:ind w:left="567" w:hanging="567"/>
        <w:rPr>
          <w:rFonts w:asciiTheme="minorHAnsi" w:eastAsiaTheme="minorEastAsia" w:hAnsiTheme="minorHAnsi" w:cstheme="minorBidi"/>
          <w:noProof/>
          <w:sz w:val="22"/>
          <w:lang w:eastAsia="en-GB"/>
        </w:rPr>
      </w:pPr>
    </w:p>
    <w:p w14:paraId="195BD8D1" w14:textId="41AA0C13" w:rsidR="006109C7" w:rsidRPr="00910A79" w:rsidRDefault="00153EE1" w:rsidP="00910A79">
      <w:pPr>
        <w:ind w:left="567" w:hanging="567"/>
      </w:pPr>
      <w:r w:rsidRPr="00910A79">
        <w:fldChar w:fldCharType="end"/>
      </w:r>
    </w:p>
    <w:p w14:paraId="73997AB4" w14:textId="77777777" w:rsidR="006109C7" w:rsidRPr="006109C7" w:rsidRDefault="006109C7" w:rsidP="006109C7">
      <w:pPr>
        <w:sectPr w:rsidR="006109C7" w:rsidRPr="006109C7" w:rsidSect="00005462">
          <w:headerReference w:type="default" r:id="rId16"/>
          <w:pgSz w:w="11906" w:h="16838"/>
          <w:pgMar w:top="1134" w:right="1134" w:bottom="1134" w:left="2268" w:header="709" w:footer="709" w:gutter="0"/>
          <w:pgNumType w:fmt="lowerRoman"/>
          <w:cols w:space="720"/>
        </w:sectPr>
      </w:pPr>
    </w:p>
    <w:p w14:paraId="62052EBE" w14:textId="51B1E7D6" w:rsidR="006109C7" w:rsidRPr="006109C7" w:rsidRDefault="006109C7" w:rsidP="00801ADF">
      <w:pPr>
        <w:pStyle w:val="Heading1"/>
      </w:pPr>
      <w:bookmarkStart w:id="8" w:name="_Toc528695516"/>
      <w:r w:rsidRPr="00801ADF">
        <w:lastRenderedPageBreak/>
        <w:t>Introduction</w:t>
      </w:r>
      <w:bookmarkEnd w:id="8"/>
    </w:p>
    <w:p w14:paraId="7BDF29D4" w14:textId="11B938CA" w:rsidR="006109C7" w:rsidRPr="006109C7" w:rsidRDefault="00482434" w:rsidP="00B77C79">
      <w:pPr>
        <w:pStyle w:val="Heading2"/>
      </w:pPr>
      <w:bookmarkStart w:id="9" w:name="_Ref528170865"/>
      <w:bookmarkStart w:id="10" w:name="_Toc528695517"/>
      <w:r>
        <w:t>Background and aims</w:t>
      </w:r>
      <w:bookmarkEnd w:id="9"/>
      <w:bookmarkEnd w:id="10"/>
    </w:p>
    <w:p w14:paraId="298FDA84" w14:textId="7FDF6D68" w:rsidR="0096668A" w:rsidRDefault="0096668A" w:rsidP="0096668A"/>
    <w:p w14:paraId="011A7444" w14:textId="69DCEF9C" w:rsidR="007E1E83" w:rsidRDefault="00AF3F05" w:rsidP="0096668A">
      <w:pPr>
        <w:pStyle w:val="Heading2"/>
      </w:pPr>
      <w:r>
        <w:t>Other important information</w:t>
      </w:r>
    </w:p>
    <w:p w14:paraId="741A21CD" w14:textId="5C5C708A" w:rsidR="00482434" w:rsidRPr="00482434" w:rsidRDefault="00482434" w:rsidP="0096668A"/>
    <w:p w14:paraId="6EEB14D7" w14:textId="04D5E9FF" w:rsidR="006109C7" w:rsidRDefault="00482434" w:rsidP="006109C7">
      <w:pPr>
        <w:pStyle w:val="Heading2"/>
      </w:pPr>
      <w:bookmarkStart w:id="11" w:name="_Toc528695524"/>
      <w:r>
        <w:t>Thesis structure</w:t>
      </w:r>
      <w:bookmarkEnd w:id="11"/>
    </w:p>
    <w:p w14:paraId="1BCFE445" w14:textId="4240D37A" w:rsidR="00482434" w:rsidRPr="00482434" w:rsidRDefault="00C00D09" w:rsidP="00C00D09">
      <w:pPr>
        <w:sectPr w:rsidR="00482434" w:rsidRPr="00482434" w:rsidSect="00005462">
          <w:headerReference w:type="default" r:id="rId17"/>
          <w:pgSz w:w="11906" w:h="16838"/>
          <w:pgMar w:top="1134" w:right="1134" w:bottom="1134" w:left="2268" w:header="709" w:footer="709" w:gutter="0"/>
          <w:pgNumType w:start="1"/>
          <w:cols w:space="720"/>
        </w:sectPr>
      </w:pPr>
      <w:r>
        <w:t>Let the reader know how the thesis is presented</w:t>
      </w:r>
      <w:r w:rsidR="004D7481">
        <w:t>.</w:t>
      </w:r>
      <w:r>
        <w:t xml:space="preserve"> </w:t>
      </w:r>
      <w:r w:rsidR="00AF3F05">
        <w:t>It might be appropriate to provide a 1-2 sentence description of each chapter.</w:t>
      </w:r>
    </w:p>
    <w:p w14:paraId="4B8B6887" w14:textId="234D39B6" w:rsidR="006109C7" w:rsidRPr="006109C7" w:rsidRDefault="006109C7" w:rsidP="00801ADF">
      <w:pPr>
        <w:pStyle w:val="Heading1"/>
      </w:pPr>
      <w:bookmarkStart w:id="12" w:name="_Toc528695525"/>
      <w:r w:rsidRPr="006109C7">
        <w:lastRenderedPageBreak/>
        <w:t>Literature review</w:t>
      </w:r>
      <w:bookmarkEnd w:id="12"/>
    </w:p>
    <w:p w14:paraId="32A6118D" w14:textId="0618BF37" w:rsidR="00B35E77" w:rsidRDefault="006109C7" w:rsidP="004D4F6D">
      <w:pPr>
        <w:pStyle w:val="Heading2"/>
      </w:pPr>
      <w:bookmarkStart w:id="13" w:name="_Toc528695526"/>
      <w:r w:rsidRPr="006109C7">
        <w:t>Introduction</w:t>
      </w:r>
      <w:bookmarkEnd w:id="13"/>
    </w:p>
    <w:p w14:paraId="19A7DA25" w14:textId="5F9B3E57" w:rsidR="00AF3F05" w:rsidRPr="00AF3F05" w:rsidRDefault="00AF3F05" w:rsidP="00AF3F05">
      <w:r>
        <w:t>Introduction to the literature review as a whole</w:t>
      </w:r>
    </w:p>
    <w:p w14:paraId="5010C8AA" w14:textId="7E93EAF1" w:rsidR="00B26B66" w:rsidRDefault="00AF3F05" w:rsidP="00B26B66">
      <w:pPr>
        <w:pStyle w:val="Heading2"/>
      </w:pPr>
      <w:r>
        <w:t>Next section</w:t>
      </w:r>
    </w:p>
    <w:p w14:paraId="2EEF0A36" w14:textId="29BC1B60" w:rsidR="00B26B66" w:rsidRDefault="00AF3F05" w:rsidP="00AF3F05">
      <w:r>
        <w:t>Quick introduction to contents of section</w:t>
      </w:r>
    </w:p>
    <w:p w14:paraId="2367750A" w14:textId="33057556" w:rsidR="00557ACF" w:rsidRDefault="00AF3F05" w:rsidP="00557ACF">
      <w:pPr>
        <w:pStyle w:val="Heading3"/>
      </w:pPr>
      <w:bookmarkStart w:id="14" w:name="_Ref528563821"/>
      <w:bookmarkStart w:id="15" w:name="_Toc528695528"/>
      <w:r>
        <w:t>Sub-sectio</w:t>
      </w:r>
      <w:r w:rsidR="00782D62">
        <w:t>n</w:t>
      </w:r>
      <w:bookmarkEnd w:id="14"/>
      <w:bookmarkEnd w:id="15"/>
    </w:p>
    <w:p w14:paraId="14EFEC43" w14:textId="77777777" w:rsidR="00AF3F05" w:rsidRPr="00AF3F05" w:rsidRDefault="00AF3F05" w:rsidP="00AF3F05"/>
    <w:p w14:paraId="2DF0A1F4" w14:textId="288357E7" w:rsidR="00AF3F05" w:rsidRDefault="00AF3F05" w:rsidP="00AF3F05">
      <w:pPr>
        <w:pStyle w:val="Heading4"/>
      </w:pPr>
      <w:r>
        <w:t>Maybe another sub-section</w:t>
      </w:r>
    </w:p>
    <w:p w14:paraId="534789B3" w14:textId="2F397A54" w:rsidR="00AF3F05" w:rsidRDefault="00AF3F05" w:rsidP="00AF3F05">
      <w:r>
        <w:t>But don’t get too deep into subsequent sections. Think carefully about how far into sub-sections you need to go.</w:t>
      </w:r>
    </w:p>
    <w:p w14:paraId="5E86A77C" w14:textId="3163D8BF" w:rsidR="00AF3F05" w:rsidRPr="00AF3F05" w:rsidRDefault="00AF3F05" w:rsidP="00AF3F05">
      <w:r>
        <w:t>Before moving onto the next section, give a quick review and a teaser of what’s to come. Think of this as a form of navigation for the reader.</w:t>
      </w:r>
    </w:p>
    <w:p w14:paraId="52423468" w14:textId="6CB5BC75" w:rsidR="00B26B66" w:rsidRDefault="00AF3F05" w:rsidP="00B26B66">
      <w:pPr>
        <w:pStyle w:val="Heading2"/>
      </w:pPr>
      <w:r>
        <w:t>Another section</w:t>
      </w:r>
    </w:p>
    <w:p w14:paraId="21D9F438" w14:textId="14A40E35" w:rsidR="00AF3F05" w:rsidRDefault="00AF3F05" w:rsidP="00AF3F05">
      <w:r>
        <w:t>Introduce each new section to the reader, then use more sub-sections as required.</w:t>
      </w:r>
    </w:p>
    <w:p w14:paraId="3C8C7C42" w14:textId="0BF50E0F" w:rsidR="00AF3F05" w:rsidRDefault="00AF3F05" w:rsidP="00AF3F05">
      <w:pPr>
        <w:pStyle w:val="Heading3"/>
      </w:pPr>
      <w:r>
        <w:t>Possible sections or sub-sections</w:t>
      </w:r>
    </w:p>
    <w:p w14:paraId="39D5044D" w14:textId="6008285B" w:rsidR="00AF3F05" w:rsidRDefault="00AF3F05" w:rsidP="00AF3F05">
      <w:r>
        <w:t>Depending on your discipline, some possible sections in this chapter might include:</w:t>
      </w:r>
    </w:p>
    <w:p w14:paraId="1803ACC8" w14:textId="4B9B84DF" w:rsidR="00AF3F05" w:rsidRDefault="00AF3F05" w:rsidP="00AF3F05">
      <w:pPr>
        <w:pStyle w:val="ListParagraph"/>
        <w:numPr>
          <w:ilvl w:val="0"/>
          <w:numId w:val="29"/>
        </w:numPr>
      </w:pPr>
      <w:r>
        <w:t>Theoretical framework</w:t>
      </w:r>
    </w:p>
    <w:p w14:paraId="13790703" w14:textId="5C4721C6" w:rsidR="00AF3F05" w:rsidRDefault="00AF3F05" w:rsidP="00AF3F05">
      <w:pPr>
        <w:pStyle w:val="ListParagraph"/>
        <w:numPr>
          <w:ilvl w:val="0"/>
          <w:numId w:val="29"/>
        </w:numPr>
      </w:pPr>
      <w:r>
        <w:t>Gaps in the literature</w:t>
      </w:r>
    </w:p>
    <w:p w14:paraId="280E673E" w14:textId="04B0DD34" w:rsidR="00AF3F05" w:rsidRDefault="00AF3F05" w:rsidP="00AF3F05">
      <w:pPr>
        <w:pStyle w:val="ListParagraph"/>
        <w:numPr>
          <w:ilvl w:val="0"/>
          <w:numId w:val="29"/>
        </w:numPr>
      </w:pPr>
      <w:r>
        <w:t>The research questions</w:t>
      </w:r>
    </w:p>
    <w:p w14:paraId="1022D408" w14:textId="60EE3061" w:rsidR="00AF3F05" w:rsidRPr="00AF3F05" w:rsidRDefault="00AF3F05" w:rsidP="00AF3F05">
      <w:pPr>
        <w:pStyle w:val="ListParagraph"/>
        <w:numPr>
          <w:ilvl w:val="0"/>
          <w:numId w:val="29"/>
        </w:numPr>
      </w:pPr>
      <w:r>
        <w:t>Opportunities for contributions to knowledge</w:t>
      </w:r>
    </w:p>
    <w:p w14:paraId="38BBABDB" w14:textId="74C1B1BC" w:rsidR="00782D62" w:rsidRDefault="00782D62" w:rsidP="008D34A9">
      <w:pPr>
        <w:pStyle w:val="Heading2"/>
      </w:pPr>
      <w:r>
        <w:t>Conclusion</w:t>
      </w:r>
      <w:r w:rsidR="00AF3F05">
        <w:t xml:space="preserve"> to this chapter</w:t>
      </w:r>
    </w:p>
    <w:p w14:paraId="71406585" w14:textId="01087566" w:rsidR="00B35E77" w:rsidRPr="0096668A" w:rsidRDefault="00AF3F05" w:rsidP="0096668A">
      <w:pPr>
        <w:sectPr w:rsidR="00B35E77" w:rsidRPr="0096668A" w:rsidSect="00005462">
          <w:headerReference w:type="default" r:id="rId18"/>
          <w:pgSz w:w="11906" w:h="16838"/>
          <w:pgMar w:top="1134" w:right="1134" w:bottom="1134" w:left="2268" w:header="709" w:footer="709" w:gutter="0"/>
          <w:cols w:space="720"/>
        </w:sectPr>
      </w:pPr>
      <w:r>
        <w:t>Give the reader a reminder of the key points for this chapter</w:t>
      </w:r>
      <w:r w:rsidR="00B35E77" w:rsidRPr="00AC3BE6">
        <w:rPr>
          <w:bCs/>
          <w:color w:val="000000"/>
        </w:rPr>
        <w:t>.</w:t>
      </w:r>
      <w:r>
        <w:rPr>
          <w:bCs/>
          <w:color w:val="000000"/>
        </w:rPr>
        <w:t xml:space="preserve"> Then, tell them what follows in the next chapter.</w:t>
      </w:r>
      <w:r w:rsidR="00B35E77" w:rsidRPr="00AC3BE6">
        <w:rPr>
          <w:bCs/>
          <w:color w:val="000000"/>
        </w:rPr>
        <w:t xml:space="preserve"> </w:t>
      </w:r>
    </w:p>
    <w:p w14:paraId="12BCC9CD" w14:textId="63B8CD19" w:rsidR="006109C7" w:rsidRPr="006109C7" w:rsidRDefault="006109C7" w:rsidP="00801ADF">
      <w:pPr>
        <w:pStyle w:val="Heading1"/>
      </w:pPr>
      <w:r w:rsidRPr="006109C7">
        <w:lastRenderedPageBreak/>
        <w:t>Methodology</w:t>
      </w:r>
    </w:p>
    <w:p w14:paraId="6F967DC2" w14:textId="3EF24100" w:rsidR="006109C7" w:rsidRDefault="006109C7" w:rsidP="00B77C79">
      <w:pPr>
        <w:pStyle w:val="Heading2"/>
      </w:pPr>
      <w:r w:rsidRPr="006109C7">
        <w:t>Introduction</w:t>
      </w:r>
    </w:p>
    <w:p w14:paraId="6CA06510" w14:textId="569A43B3" w:rsidR="002F1150" w:rsidRDefault="00A21CA0" w:rsidP="00A21CA0">
      <w:r>
        <w:t>Introduction to methods chapter</w:t>
      </w:r>
    </w:p>
    <w:p w14:paraId="525BBBD4" w14:textId="77777777" w:rsidR="00847944" w:rsidRDefault="00847944" w:rsidP="00847944">
      <w:r>
        <w:t>Think about research design.</w:t>
      </w:r>
    </w:p>
    <w:p w14:paraId="24419ABF" w14:textId="77777777" w:rsidR="00847944" w:rsidRDefault="00847944" w:rsidP="00847944">
      <w:pPr>
        <w:pStyle w:val="ListParagraph"/>
        <w:numPr>
          <w:ilvl w:val="0"/>
          <w:numId w:val="30"/>
        </w:numPr>
      </w:pPr>
      <w:r>
        <w:t>It’s about the rigour!</w:t>
      </w:r>
    </w:p>
    <w:p w14:paraId="03DA45FE" w14:textId="77777777" w:rsidR="00847944" w:rsidRDefault="00847944" w:rsidP="00847944">
      <w:pPr>
        <w:pStyle w:val="ListParagraph"/>
        <w:numPr>
          <w:ilvl w:val="0"/>
          <w:numId w:val="30"/>
        </w:numPr>
      </w:pPr>
      <w:r>
        <w:t>Ethics and reasoning</w:t>
      </w:r>
    </w:p>
    <w:p w14:paraId="67BBC204" w14:textId="77777777" w:rsidR="00847944" w:rsidRDefault="00847944" w:rsidP="00847944">
      <w:pPr>
        <w:pStyle w:val="ListParagraph"/>
        <w:numPr>
          <w:ilvl w:val="0"/>
          <w:numId w:val="30"/>
        </w:numPr>
      </w:pPr>
      <w:r>
        <w:t>Talk about WHY you did or did not do something</w:t>
      </w:r>
    </w:p>
    <w:p w14:paraId="290EFBC1" w14:textId="77777777" w:rsidR="00847944" w:rsidRDefault="00847944" w:rsidP="00847944">
      <w:r>
        <w:t>Justification, justification, justification!!</w:t>
      </w:r>
    </w:p>
    <w:p w14:paraId="488CF479" w14:textId="3EDCEEF5" w:rsidR="00847944" w:rsidRPr="002F1150" w:rsidRDefault="00847944" w:rsidP="00847944">
      <w:r>
        <w:tab/>
        <w:t>This is key to everything. Justify what/why you did or did not do what you did.</w:t>
      </w:r>
    </w:p>
    <w:p w14:paraId="60520209" w14:textId="44581375" w:rsidR="006109C7" w:rsidRDefault="00A21CA0" w:rsidP="00B77C79">
      <w:pPr>
        <w:pStyle w:val="Heading2"/>
      </w:pPr>
      <w:r>
        <w:t>Section header</w:t>
      </w:r>
    </w:p>
    <w:p w14:paraId="51C1DD46" w14:textId="7CCC400F" w:rsidR="002A76BB" w:rsidRDefault="00A21CA0" w:rsidP="002A76BB">
      <w:r>
        <w:t>Introduce reader to section</w:t>
      </w:r>
    </w:p>
    <w:p w14:paraId="63C2AAF8" w14:textId="43810AED" w:rsidR="007C6CA9" w:rsidRDefault="00A21CA0" w:rsidP="00D81580">
      <w:pPr>
        <w:pStyle w:val="Heading3"/>
      </w:pPr>
      <w:r>
        <w:t>Sub-Section</w:t>
      </w:r>
    </w:p>
    <w:p w14:paraId="4B01A9AB" w14:textId="77777777" w:rsidR="007C6CA9" w:rsidRDefault="007C6CA9" w:rsidP="00D81580"/>
    <w:p w14:paraId="3FFB120E" w14:textId="0F35E44E" w:rsidR="002A76BB" w:rsidRPr="00E409CB" w:rsidRDefault="002A76BB" w:rsidP="002A76BB">
      <w:pPr>
        <w:pStyle w:val="Heading2"/>
      </w:pPr>
      <w:r w:rsidRPr="002A76BB">
        <w:t>Conclusion</w:t>
      </w:r>
      <w:r w:rsidR="00847944">
        <w:t xml:space="preserve"> to this chapter</w:t>
      </w:r>
    </w:p>
    <w:p w14:paraId="2E5FBCFC" w14:textId="53867B6B" w:rsidR="006109C7" w:rsidRPr="006109C7" w:rsidRDefault="00847944" w:rsidP="006109C7">
      <w:pPr>
        <w:sectPr w:rsidR="006109C7" w:rsidRPr="006109C7" w:rsidSect="00005462">
          <w:headerReference w:type="default" r:id="rId19"/>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p>
    <w:p w14:paraId="29E1E9E9" w14:textId="12B80797" w:rsidR="006109C7" w:rsidRPr="006109C7" w:rsidRDefault="00847944" w:rsidP="00E4094F">
      <w:pPr>
        <w:pStyle w:val="Heading1"/>
        <w:ind w:left="1701" w:hanging="1701"/>
      </w:pPr>
      <w:r>
        <w:lastRenderedPageBreak/>
        <w:t>Another chapter (possibly findings?)</w:t>
      </w:r>
    </w:p>
    <w:p w14:paraId="5AD76BBB" w14:textId="3A4C4A53" w:rsidR="006109C7" w:rsidRDefault="006109C7" w:rsidP="00B77C79">
      <w:pPr>
        <w:pStyle w:val="Heading2"/>
      </w:pPr>
      <w:r w:rsidRPr="006109C7">
        <w:t>Introduction</w:t>
      </w:r>
    </w:p>
    <w:p w14:paraId="065AE383" w14:textId="1DBBE37D" w:rsidR="001F5CF5" w:rsidRDefault="00847944" w:rsidP="001F5CF5">
      <w:pPr>
        <w:pStyle w:val="Heading2"/>
        <w:ind w:left="576" w:hanging="576"/>
      </w:pPr>
      <w:r>
        <w:t>Section</w:t>
      </w:r>
    </w:p>
    <w:p w14:paraId="36C41552" w14:textId="30F967C6" w:rsidR="001F5CF5" w:rsidRDefault="00847944" w:rsidP="001F5CF5">
      <w:pPr>
        <w:pStyle w:val="Heading3"/>
        <w:keepLines w:val="0"/>
        <w:spacing w:line="360" w:lineRule="auto"/>
      </w:pPr>
      <w:r>
        <w:t>Sub-section</w:t>
      </w:r>
    </w:p>
    <w:p w14:paraId="279C8278" w14:textId="648F9738" w:rsidR="007E1E83" w:rsidRPr="007E1E83" w:rsidRDefault="007E1E83" w:rsidP="007E1E83">
      <w:pPr>
        <w:pStyle w:val="Heading2"/>
      </w:pPr>
      <w:r>
        <w:t>Conclusion</w:t>
      </w:r>
      <w:r w:rsidR="00847944">
        <w:t xml:space="preserve"> to this chapter</w:t>
      </w:r>
    </w:p>
    <w:p w14:paraId="3A460B50" w14:textId="73A9332E" w:rsidR="006109C7" w:rsidRPr="006109C7" w:rsidRDefault="00847944" w:rsidP="006774ED">
      <w:r>
        <w:t>Give the reader a reminder of the key points for this chapter</w:t>
      </w:r>
      <w:r w:rsidRPr="00AC3BE6">
        <w:rPr>
          <w:bCs/>
          <w:color w:val="000000"/>
        </w:rPr>
        <w:t>.</w:t>
      </w:r>
      <w:r>
        <w:rPr>
          <w:bCs/>
          <w:color w:val="000000"/>
        </w:rPr>
        <w:t xml:space="preserve"> Then, tell them what follows in the next chapter</w:t>
      </w:r>
      <w:r w:rsidR="00EA4FB4">
        <w:t>.</w:t>
      </w:r>
    </w:p>
    <w:p w14:paraId="2C2CCE1C" w14:textId="77777777" w:rsidR="006109C7" w:rsidRPr="006109C7" w:rsidRDefault="006109C7" w:rsidP="006109C7">
      <w:pPr>
        <w:sectPr w:rsidR="006109C7" w:rsidRPr="006109C7" w:rsidSect="00005462">
          <w:headerReference w:type="default" r:id="rId20"/>
          <w:pgSz w:w="11906" w:h="16838"/>
          <w:pgMar w:top="1134" w:right="1134" w:bottom="1134" w:left="2268" w:header="709" w:footer="709" w:gutter="0"/>
          <w:cols w:space="720"/>
        </w:sectPr>
      </w:pPr>
    </w:p>
    <w:p w14:paraId="4DEBDE0A" w14:textId="262E1E01" w:rsidR="006109C7" w:rsidRPr="006109C7" w:rsidRDefault="00847944" w:rsidP="00E4094F">
      <w:pPr>
        <w:pStyle w:val="Heading1"/>
        <w:ind w:left="1701" w:hanging="1701"/>
      </w:pPr>
      <w:r>
        <w:lastRenderedPageBreak/>
        <w:t>Chapter title</w:t>
      </w:r>
    </w:p>
    <w:p w14:paraId="6CB2059D" w14:textId="0F492616" w:rsidR="00CD7C08" w:rsidRDefault="006109C7" w:rsidP="00CD7C08">
      <w:pPr>
        <w:pStyle w:val="Heading2"/>
      </w:pPr>
      <w:r w:rsidRPr="006109C7">
        <w:t>Introduction</w:t>
      </w:r>
    </w:p>
    <w:p w14:paraId="61F65237" w14:textId="77777777" w:rsidR="00847944" w:rsidRPr="00847944" w:rsidRDefault="00847944" w:rsidP="00847944"/>
    <w:p w14:paraId="506A7197" w14:textId="3A40C5F0" w:rsidR="00CD7C08" w:rsidRDefault="00847944" w:rsidP="00847944">
      <w:pPr>
        <w:pStyle w:val="Heading2"/>
      </w:pPr>
      <w:r>
        <w:t>Section</w:t>
      </w:r>
    </w:p>
    <w:p w14:paraId="1A1BD6FE" w14:textId="77777777" w:rsidR="00AB551D" w:rsidRPr="00CD7C08" w:rsidRDefault="00AB551D" w:rsidP="00AB551D">
      <w:pPr>
        <w:pStyle w:val="ListParagraph"/>
      </w:pPr>
    </w:p>
    <w:p w14:paraId="1E948BBE" w14:textId="31B9A48E" w:rsidR="00CD7C08" w:rsidRDefault="00847944" w:rsidP="00CD7C08">
      <w:pPr>
        <w:pStyle w:val="Heading3"/>
      </w:pPr>
      <w:r>
        <w:t>Sub-section</w:t>
      </w:r>
    </w:p>
    <w:p w14:paraId="4D1F2940" w14:textId="77777777" w:rsidR="00E75B04" w:rsidRDefault="00E75B04" w:rsidP="001B1B32"/>
    <w:p w14:paraId="79E004ED" w14:textId="0A06B1A8" w:rsidR="007E1E83" w:rsidRDefault="007E1E83" w:rsidP="00CD7C08">
      <w:pPr>
        <w:pStyle w:val="Heading2"/>
      </w:pPr>
      <w:r>
        <w:t>Conclusion</w:t>
      </w:r>
      <w:r w:rsidR="00847944">
        <w:t xml:space="preserve"> to this chapter</w:t>
      </w:r>
    </w:p>
    <w:p w14:paraId="663E3BDF" w14:textId="76C89D9E" w:rsidR="00B34FB9" w:rsidRPr="001B1B32" w:rsidRDefault="00847944" w:rsidP="00B34FB9">
      <w:r>
        <w:t>Give the reader a reminder of the key points for this chapter</w:t>
      </w:r>
      <w:r w:rsidRPr="00AC3BE6">
        <w:rPr>
          <w:bCs/>
          <w:color w:val="000000"/>
        </w:rPr>
        <w:t>.</w:t>
      </w:r>
      <w:r>
        <w:rPr>
          <w:bCs/>
          <w:color w:val="000000"/>
        </w:rPr>
        <w:t xml:space="preserve"> Then, tell them what follows in the next chapter</w:t>
      </w:r>
      <w:r w:rsidR="00C17207">
        <w:t>.</w:t>
      </w:r>
    </w:p>
    <w:p w14:paraId="2229E785" w14:textId="77777777" w:rsidR="006109C7" w:rsidRPr="006109C7" w:rsidRDefault="006109C7" w:rsidP="006109C7">
      <w:pPr>
        <w:sectPr w:rsidR="006109C7" w:rsidRPr="006109C7" w:rsidSect="00005462">
          <w:headerReference w:type="default" r:id="rId21"/>
          <w:pgSz w:w="11906" w:h="16838"/>
          <w:pgMar w:top="1134" w:right="1134" w:bottom="1134" w:left="2268" w:header="709" w:footer="709" w:gutter="0"/>
          <w:cols w:space="720"/>
        </w:sectPr>
      </w:pPr>
    </w:p>
    <w:p w14:paraId="3CA390B0" w14:textId="51F6B242" w:rsidR="006109C7" w:rsidRPr="006109C7" w:rsidRDefault="00847944" w:rsidP="00E4094F">
      <w:pPr>
        <w:pStyle w:val="Heading1"/>
        <w:ind w:left="1701" w:hanging="1701"/>
      </w:pPr>
      <w:r>
        <w:lastRenderedPageBreak/>
        <w:t>Chapter title</w:t>
      </w:r>
    </w:p>
    <w:p w14:paraId="69F292B1" w14:textId="04853AC4" w:rsidR="006109C7" w:rsidRDefault="006109C7" w:rsidP="00B77C79">
      <w:pPr>
        <w:pStyle w:val="Heading2"/>
      </w:pPr>
      <w:r w:rsidRPr="006109C7">
        <w:t>Introduction</w:t>
      </w:r>
    </w:p>
    <w:p w14:paraId="19F27994" w14:textId="00217408" w:rsidR="00371F09" w:rsidRDefault="00371F09" w:rsidP="00847944"/>
    <w:p w14:paraId="062EDE1D" w14:textId="65D9A0D7" w:rsidR="00371F09" w:rsidRDefault="00847944" w:rsidP="00C908E9">
      <w:pPr>
        <w:pStyle w:val="Heading2"/>
      </w:pPr>
      <w:r>
        <w:t>Section</w:t>
      </w:r>
    </w:p>
    <w:p w14:paraId="062C5662" w14:textId="77777777" w:rsidR="00847944" w:rsidRPr="00847944" w:rsidRDefault="00847944" w:rsidP="00847944"/>
    <w:p w14:paraId="0DE9F814" w14:textId="7DF8E220" w:rsidR="00371F09" w:rsidRDefault="00847944" w:rsidP="00C908E9">
      <w:pPr>
        <w:pStyle w:val="Heading3"/>
      </w:pPr>
      <w:r>
        <w:t>Sub-section</w:t>
      </w:r>
    </w:p>
    <w:p w14:paraId="67D66810" w14:textId="77777777" w:rsidR="00747583" w:rsidRPr="00E274B8" w:rsidRDefault="00747583" w:rsidP="00480862"/>
    <w:p w14:paraId="3A19EF03" w14:textId="040FE98A" w:rsidR="007E1E83" w:rsidRDefault="007E1E83" w:rsidP="007E1E83">
      <w:pPr>
        <w:pStyle w:val="Heading2"/>
      </w:pPr>
      <w:r>
        <w:t>Conclusion</w:t>
      </w:r>
      <w:r w:rsidR="00847944">
        <w:t xml:space="preserve"> to this chapter</w:t>
      </w:r>
    </w:p>
    <w:p w14:paraId="0FF313CB" w14:textId="3041AAF3" w:rsidR="006109C7" w:rsidRPr="006109C7" w:rsidRDefault="00847944" w:rsidP="006109C7">
      <w:pPr>
        <w:sectPr w:rsidR="006109C7" w:rsidRPr="006109C7" w:rsidSect="00005462">
          <w:headerReference w:type="default" r:id="rId22"/>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r w:rsidR="00EF4AE0">
        <w:t>.</w:t>
      </w:r>
    </w:p>
    <w:p w14:paraId="7B4B1415" w14:textId="13A81679" w:rsidR="006109C7" w:rsidRPr="006109C7" w:rsidRDefault="006109C7" w:rsidP="00801ADF">
      <w:pPr>
        <w:pStyle w:val="Heading1"/>
      </w:pPr>
      <w:r w:rsidRPr="006109C7">
        <w:lastRenderedPageBreak/>
        <w:t>Discussion</w:t>
      </w:r>
    </w:p>
    <w:p w14:paraId="0A4E5275" w14:textId="5B37D903" w:rsidR="006109C7" w:rsidRDefault="006109C7" w:rsidP="00B77C79">
      <w:pPr>
        <w:pStyle w:val="Heading2"/>
      </w:pPr>
      <w:r w:rsidRPr="006109C7">
        <w:t>Introduction</w:t>
      </w:r>
    </w:p>
    <w:p w14:paraId="2326A869" w14:textId="77777777" w:rsidR="00847944" w:rsidRPr="00847944" w:rsidRDefault="00847944" w:rsidP="00847944"/>
    <w:p w14:paraId="095CB6EB" w14:textId="7A9C7CBE" w:rsidR="004D26DE" w:rsidRDefault="00847944" w:rsidP="004D26DE">
      <w:pPr>
        <w:pStyle w:val="Heading2"/>
      </w:pPr>
      <w:r>
        <w:t>Section</w:t>
      </w:r>
    </w:p>
    <w:p w14:paraId="606A8F0A" w14:textId="77777777" w:rsidR="00847944" w:rsidRPr="00847944" w:rsidRDefault="00847944" w:rsidP="00847944"/>
    <w:p w14:paraId="2FF5B9A2" w14:textId="03BF043B" w:rsidR="004D26DE" w:rsidRDefault="00847944" w:rsidP="004D26DE">
      <w:pPr>
        <w:pStyle w:val="Heading3"/>
      </w:pPr>
      <w:r>
        <w:t>Sub-section</w:t>
      </w:r>
    </w:p>
    <w:p w14:paraId="61ACB751" w14:textId="77777777" w:rsidR="00D813DD" w:rsidRDefault="00D813DD" w:rsidP="00D813DD"/>
    <w:p w14:paraId="79BE0A79" w14:textId="249EA55D" w:rsidR="007E1E83" w:rsidRPr="007E1E83" w:rsidRDefault="007E1E83" w:rsidP="007E1E83">
      <w:pPr>
        <w:pStyle w:val="Heading2"/>
      </w:pPr>
      <w:r>
        <w:t>Conclusion</w:t>
      </w:r>
      <w:r w:rsidR="00847944">
        <w:t xml:space="preserve"> to this chapter</w:t>
      </w:r>
    </w:p>
    <w:p w14:paraId="59C00D9F" w14:textId="6710F513" w:rsidR="004D26DE" w:rsidRPr="004D26DE" w:rsidRDefault="00847944" w:rsidP="00D65E92">
      <w:pPr>
        <w:sectPr w:rsidR="004D26DE" w:rsidRPr="004D26DE" w:rsidSect="00005462">
          <w:headerReference w:type="default" r:id="rId23"/>
          <w:pgSz w:w="11906" w:h="16838"/>
          <w:pgMar w:top="1134" w:right="1134" w:bottom="1134" w:left="2268" w:header="709" w:footer="709" w:gutter="0"/>
          <w:cols w:space="720"/>
        </w:sectPr>
      </w:pPr>
      <w:r>
        <w:t>Give the reader a reminder of the key points for this chapter</w:t>
      </w:r>
      <w:r w:rsidRPr="00AC3BE6">
        <w:rPr>
          <w:bCs/>
          <w:color w:val="000000"/>
        </w:rPr>
        <w:t>.</w:t>
      </w:r>
      <w:r>
        <w:rPr>
          <w:bCs/>
          <w:color w:val="000000"/>
        </w:rPr>
        <w:t xml:space="preserve"> Then, tell them what follows in the next chapter</w:t>
      </w:r>
      <w:r w:rsidR="00CF0C6C">
        <w:t>.</w:t>
      </w:r>
    </w:p>
    <w:p w14:paraId="6C375F89" w14:textId="32A89CCA" w:rsidR="006109C7" w:rsidRPr="006109C7" w:rsidRDefault="006109C7" w:rsidP="00801ADF">
      <w:pPr>
        <w:pStyle w:val="Heading1"/>
      </w:pPr>
      <w:r w:rsidRPr="006109C7">
        <w:lastRenderedPageBreak/>
        <w:t>Conclusion</w:t>
      </w:r>
    </w:p>
    <w:p w14:paraId="4F953F18" w14:textId="7FC24FB1" w:rsidR="00DD5A8C" w:rsidRDefault="006109C7" w:rsidP="006109C7">
      <w:pPr>
        <w:pStyle w:val="Heading2"/>
      </w:pPr>
      <w:r w:rsidRPr="006109C7">
        <w:t>Introduction</w:t>
      </w:r>
    </w:p>
    <w:p w14:paraId="6A9E256B" w14:textId="77777777" w:rsidR="00847944" w:rsidRPr="00847944" w:rsidRDefault="00847944" w:rsidP="00847944"/>
    <w:p w14:paraId="2415922A" w14:textId="0435BD25" w:rsidR="00DD5A8C" w:rsidRDefault="00847944" w:rsidP="00DD5A8C">
      <w:pPr>
        <w:pStyle w:val="Heading2"/>
      </w:pPr>
      <w:r>
        <w:t>Section</w:t>
      </w:r>
    </w:p>
    <w:p w14:paraId="1CA5F51B" w14:textId="617D515E" w:rsidR="00847944" w:rsidRDefault="00847944" w:rsidP="00847944">
      <w:r>
        <w:t>Possible sections might include:</w:t>
      </w:r>
    </w:p>
    <w:p w14:paraId="677EC64F" w14:textId="6966DA17" w:rsidR="00847944" w:rsidRDefault="00847944" w:rsidP="00847944">
      <w:pPr>
        <w:pStyle w:val="ListParagraph"/>
        <w:numPr>
          <w:ilvl w:val="0"/>
          <w:numId w:val="31"/>
        </w:numPr>
      </w:pPr>
      <w:r>
        <w:t>Contributions to existing knowledge</w:t>
      </w:r>
    </w:p>
    <w:p w14:paraId="2349CE55" w14:textId="29C989A9" w:rsidR="00847944" w:rsidRPr="00847944" w:rsidRDefault="00847944" w:rsidP="00847944">
      <w:pPr>
        <w:pStyle w:val="ListParagraph"/>
        <w:numPr>
          <w:ilvl w:val="0"/>
          <w:numId w:val="31"/>
        </w:numPr>
      </w:pPr>
      <w:r>
        <w:t>Future work</w:t>
      </w:r>
    </w:p>
    <w:p w14:paraId="35C3823F" w14:textId="71C27EE0" w:rsidR="00B809E7" w:rsidRDefault="00847944" w:rsidP="00B809E7">
      <w:pPr>
        <w:pStyle w:val="Heading3"/>
      </w:pPr>
      <w:r>
        <w:t>Sub-section</w:t>
      </w:r>
    </w:p>
    <w:p w14:paraId="128A979F" w14:textId="6EFFD441" w:rsidR="00AD68A6" w:rsidRPr="00DD5A8C" w:rsidRDefault="00AD68A6" w:rsidP="00847944">
      <w:pPr>
        <w:pStyle w:val="Heading2"/>
        <w:numPr>
          <w:ilvl w:val="0"/>
          <w:numId w:val="0"/>
        </w:numPr>
        <w:sectPr w:rsidR="00AD68A6" w:rsidRPr="00DD5A8C" w:rsidSect="00005462">
          <w:headerReference w:type="default" r:id="rId24"/>
          <w:pgSz w:w="11906" w:h="16838"/>
          <w:pgMar w:top="1134" w:right="1134" w:bottom="1134" w:left="2268" w:header="709" w:footer="709" w:gutter="0"/>
          <w:cols w:space="720"/>
        </w:sectPr>
      </w:pPr>
    </w:p>
    <w:p w14:paraId="68DBE0E8" w14:textId="1A8C0E23" w:rsidR="006109C7" w:rsidRPr="006109C7" w:rsidRDefault="006109C7" w:rsidP="007C3B73">
      <w:pPr>
        <w:pStyle w:val="Heading1"/>
        <w:numPr>
          <w:ilvl w:val="0"/>
          <w:numId w:val="0"/>
        </w:numPr>
        <w:ind w:left="567" w:hanging="567"/>
      </w:pPr>
      <w:r w:rsidRPr="006109C7">
        <w:lastRenderedPageBreak/>
        <w:t>References</w:t>
      </w:r>
    </w:p>
    <w:p w14:paraId="4A39CEE9" w14:textId="447B38B3" w:rsidR="00847944" w:rsidRPr="00536B26" w:rsidRDefault="003C0B76" w:rsidP="003C0B76">
      <w:pPr>
        <w:widowControl w:val="0"/>
        <w:autoSpaceDE w:val="0"/>
        <w:autoSpaceDN w:val="0"/>
        <w:adjustRightInd w:val="0"/>
        <w:rPr>
          <w:rFonts w:cs="Calibri"/>
          <w:noProof/>
          <w:szCs w:val="24"/>
        </w:rPr>
      </w:pPr>
      <w:r>
        <w:t>No introduction or additional text needed, just list your references. Formatting will vary based on norms and standards from your research area.</w:t>
      </w:r>
      <w:r w:rsidR="008126E4">
        <w:fldChar w:fldCharType="begin" w:fldLock="1"/>
      </w:r>
      <w:r w:rsidR="008126E4">
        <w:instrText xml:space="preserve">ADDIN Mendeley Bibliography CSL_BIBLIOGRAPHY </w:instrText>
      </w:r>
      <w:r w:rsidR="008126E4">
        <w:fldChar w:fldCharType="separate"/>
      </w:r>
    </w:p>
    <w:p w14:paraId="5EBBCC1A" w14:textId="7497DEF3" w:rsidR="00536B26" w:rsidRPr="00536B26" w:rsidRDefault="00536B26" w:rsidP="00847944">
      <w:pPr>
        <w:widowControl w:val="0"/>
        <w:autoSpaceDE w:val="0"/>
        <w:autoSpaceDN w:val="0"/>
        <w:adjustRightInd w:val="0"/>
        <w:rPr>
          <w:rFonts w:cs="Calibri"/>
          <w:noProof/>
        </w:rPr>
      </w:pPr>
    </w:p>
    <w:p w14:paraId="060C5A33" w14:textId="52148524" w:rsidR="00371F09" w:rsidRPr="006109C7" w:rsidRDefault="008126E4" w:rsidP="007A7DAE">
      <w:pPr>
        <w:sectPr w:rsidR="00371F09" w:rsidRPr="006109C7" w:rsidSect="00005462">
          <w:headerReference w:type="default" r:id="rId25"/>
          <w:pgSz w:w="11906" w:h="16838"/>
          <w:pgMar w:top="1134" w:right="1134" w:bottom="1134" w:left="2268" w:header="709" w:footer="709" w:gutter="0"/>
          <w:cols w:space="720"/>
        </w:sectPr>
      </w:pPr>
      <w:r>
        <w:fldChar w:fldCharType="end"/>
      </w:r>
    </w:p>
    <w:p w14:paraId="29C232D9" w14:textId="2A62FBF1" w:rsidR="00F879FE" w:rsidRDefault="00371F09" w:rsidP="003C0B76">
      <w:pPr>
        <w:pStyle w:val="Heading1"/>
        <w:numPr>
          <w:ilvl w:val="0"/>
          <w:numId w:val="0"/>
        </w:numPr>
        <w:sectPr w:rsidR="00F879FE" w:rsidSect="00005462">
          <w:headerReference w:type="default" r:id="rId26"/>
          <w:pgSz w:w="11906" w:h="16838"/>
          <w:pgMar w:top="1134" w:right="1134" w:bottom="1134" w:left="2268" w:header="708" w:footer="708" w:gutter="0"/>
          <w:cols w:space="708"/>
          <w:docGrid w:linePitch="360"/>
        </w:sectPr>
      </w:pPr>
      <w:r>
        <w:lastRenderedPageBreak/>
        <w:t>Appendi</w:t>
      </w:r>
      <w:r w:rsidR="00F879FE">
        <w:t xml:space="preserve">x A: </w:t>
      </w:r>
      <w:r w:rsidR="003C0B76">
        <w:t>Title here</w:t>
      </w:r>
    </w:p>
    <w:p w14:paraId="3CD660A9" w14:textId="0AA01148" w:rsidR="00F879FE" w:rsidRDefault="00F879FE" w:rsidP="00F879FE">
      <w:pPr>
        <w:pStyle w:val="Heading1"/>
        <w:numPr>
          <w:ilvl w:val="0"/>
          <w:numId w:val="0"/>
        </w:numPr>
        <w:ind w:left="432" w:hanging="432"/>
      </w:pPr>
      <w:r>
        <w:lastRenderedPageBreak/>
        <w:t>Appe</w:t>
      </w:r>
      <w:r w:rsidR="003C0B76">
        <w:t>ndix B: Title here</w:t>
      </w:r>
      <w:r>
        <w:t xml:space="preserve"> </w:t>
      </w:r>
    </w:p>
    <w:p w14:paraId="0C3A871A" w14:textId="39C3B400" w:rsidR="00F879FE" w:rsidRDefault="00F879FE" w:rsidP="00F879FE"/>
    <w:p w14:paraId="40BA4FF2" w14:textId="23DD2A5C" w:rsidR="00EC0012" w:rsidRDefault="00EC0012" w:rsidP="00F879FE"/>
    <w:p w14:paraId="7347EE18" w14:textId="76AED466" w:rsidR="00EC0012" w:rsidRDefault="00EC0012" w:rsidP="00F879FE">
      <w:pPr>
        <w:sectPr w:rsidR="00EC0012" w:rsidSect="00005462">
          <w:pgSz w:w="11906" w:h="16838"/>
          <w:pgMar w:top="1134" w:right="1134" w:bottom="1134" w:left="2268" w:header="708" w:footer="708" w:gutter="0"/>
          <w:cols w:space="708"/>
          <w:docGrid w:linePitch="360"/>
        </w:sectPr>
      </w:pPr>
    </w:p>
    <w:p w14:paraId="34F0D756" w14:textId="7F67DAA3" w:rsidR="00F879FE" w:rsidRDefault="00F879FE" w:rsidP="003C0B76">
      <w:pPr>
        <w:pStyle w:val="Heading1"/>
        <w:numPr>
          <w:ilvl w:val="0"/>
          <w:numId w:val="0"/>
        </w:numPr>
        <w:ind w:left="432" w:hanging="432"/>
        <w:sectPr w:rsidR="00F879FE" w:rsidSect="00005462">
          <w:pgSz w:w="11906" w:h="16838"/>
          <w:pgMar w:top="1134" w:right="1134" w:bottom="1134" w:left="2268" w:header="708" w:footer="708" w:gutter="0"/>
          <w:cols w:space="708"/>
          <w:docGrid w:linePitch="360"/>
        </w:sectPr>
      </w:pPr>
      <w:r>
        <w:lastRenderedPageBreak/>
        <w:t>App</w:t>
      </w:r>
      <w:r w:rsidR="003C0B76">
        <w:t>endix C</w:t>
      </w:r>
      <w:r>
        <w:t xml:space="preserve">: </w:t>
      </w:r>
      <w:r w:rsidR="003C0B76">
        <w:t>Title here</w:t>
      </w:r>
    </w:p>
    <w:p w14:paraId="2E145750" w14:textId="326805DF" w:rsidR="001A3B00" w:rsidRDefault="001A3B00" w:rsidP="003C0B76">
      <w:pPr>
        <w:pStyle w:val="Heading1"/>
        <w:numPr>
          <w:ilvl w:val="0"/>
          <w:numId w:val="0"/>
        </w:numPr>
        <w:pBdr>
          <w:bottom w:val="single" w:sz="8" w:space="0" w:color="auto"/>
        </w:pBdr>
      </w:pPr>
    </w:p>
    <w:sectPr w:rsidR="001A3B00" w:rsidSect="00005462">
      <w:pgSz w:w="11906" w:h="16838"/>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A685C" w14:textId="77777777" w:rsidR="00CE623E" w:rsidRDefault="00CE623E" w:rsidP="006109C7">
      <w:r>
        <w:separator/>
      </w:r>
    </w:p>
  </w:endnote>
  <w:endnote w:type="continuationSeparator" w:id="0">
    <w:p w14:paraId="3058927E" w14:textId="77777777" w:rsidR="00CE623E" w:rsidRDefault="00CE623E" w:rsidP="00610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FFB5" w14:textId="243C2635" w:rsidR="00A21CA0" w:rsidRPr="007C6CA9" w:rsidRDefault="00A21CA0" w:rsidP="006109C7">
    <w:pPr>
      <w:pStyle w:val="Footer"/>
      <w:rPr>
        <w:i/>
        <w:color w:val="808080" w:themeColor="background1" w:themeShade="80"/>
        <w:sz w:val="16"/>
      </w:rPr>
    </w:pPr>
    <w:r>
      <w:rPr>
        <w:i/>
        <w:color w:val="808080" w:themeColor="background1" w:themeShade="80"/>
        <w:sz w:val="16"/>
      </w:rPr>
      <w:t xml:space="preserve"> </w:t>
    </w:r>
  </w:p>
  <w:p w14:paraId="7E1166B4" w14:textId="29D209D6" w:rsidR="00A21CA0" w:rsidRPr="006109C7" w:rsidRDefault="00A21CA0" w:rsidP="006109C7">
    <w:pPr>
      <w:pStyle w:val="Footer"/>
      <w:rPr>
        <w:i/>
        <w:color w:val="808080" w:themeColor="background1" w:themeShade="80"/>
      </w:rPr>
    </w:pPr>
    <w:r>
      <w:rPr>
        <w:i/>
        <w:color w:val="808080" w:themeColor="background1" w:themeShade="80"/>
      </w:rPr>
      <w:t>Name</w:t>
    </w:r>
    <w:r w:rsidRPr="006109C7">
      <w:rPr>
        <w:i/>
        <w:color w:val="808080" w:themeColor="background1" w:themeShade="80"/>
      </w:rPr>
      <w:ptab w:relativeTo="margin" w:alignment="center" w:leader="none"/>
    </w:r>
    <w:r w:rsidRPr="006109C7">
      <w:rPr>
        <w:i/>
        <w:color w:val="808080" w:themeColor="background1" w:themeShade="80"/>
      </w:rPr>
      <w:t xml:space="preserve"> PhD </w:t>
    </w:r>
    <w:r>
      <w:rPr>
        <w:i/>
        <w:color w:val="808080" w:themeColor="background1" w:themeShade="80"/>
      </w:rPr>
      <w:t>Year</w:t>
    </w:r>
    <w:r w:rsidRPr="006109C7">
      <w:rPr>
        <w:i/>
        <w:color w:val="808080" w:themeColor="background1" w:themeShade="80"/>
      </w:rPr>
      <w:ptab w:relativeTo="margin" w:alignment="right" w:leader="none"/>
    </w:r>
    <w:r w:rsidRPr="006109C7">
      <w:rPr>
        <w:i/>
        <w:color w:val="808080" w:themeColor="background1" w:themeShade="80"/>
      </w:rPr>
      <w:t xml:space="preserve"> </w:t>
    </w:r>
    <w:r w:rsidRPr="006109C7">
      <w:rPr>
        <w:i/>
        <w:noProof/>
        <w:color w:val="808080" w:themeColor="background1" w:themeShade="80"/>
      </w:rPr>
      <w:t xml:space="preserve">Page </w:t>
    </w:r>
    <w:r w:rsidRPr="006109C7">
      <w:rPr>
        <w:i/>
        <w:noProof/>
        <w:color w:val="808080" w:themeColor="background1" w:themeShade="80"/>
      </w:rPr>
      <w:fldChar w:fldCharType="begin"/>
    </w:r>
    <w:r w:rsidRPr="006109C7">
      <w:rPr>
        <w:i/>
        <w:noProof/>
        <w:color w:val="808080" w:themeColor="background1" w:themeShade="80"/>
      </w:rPr>
      <w:instrText xml:space="preserve"> PAGE   \* MERGEFORMAT </w:instrText>
    </w:r>
    <w:r w:rsidRPr="006109C7">
      <w:rPr>
        <w:i/>
        <w:noProof/>
        <w:color w:val="808080" w:themeColor="background1" w:themeShade="80"/>
      </w:rPr>
      <w:fldChar w:fldCharType="separate"/>
    </w:r>
    <w:r w:rsidR="003C0B76">
      <w:rPr>
        <w:i/>
        <w:noProof/>
        <w:color w:val="808080" w:themeColor="background1" w:themeShade="80"/>
      </w:rPr>
      <w:t>13</w:t>
    </w:r>
    <w:r w:rsidRPr="006109C7">
      <w:rPr>
        <w:i/>
        <w:noProof/>
        <w:color w:val="808080" w:themeColor="background1" w:themeShade="8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8CDA8" w14:textId="77777777" w:rsidR="00CE623E" w:rsidRDefault="00CE623E" w:rsidP="006109C7">
      <w:r>
        <w:separator/>
      </w:r>
    </w:p>
  </w:footnote>
  <w:footnote w:type="continuationSeparator" w:id="0">
    <w:p w14:paraId="1815A510" w14:textId="77777777" w:rsidR="00CE623E" w:rsidRDefault="00CE623E" w:rsidP="006109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448EA9" w14:textId="77777777" w:rsidR="00A21CA0" w:rsidRPr="006109C7" w:rsidRDefault="00A21CA0" w:rsidP="006109C7">
    <w:pPr>
      <w:pStyle w:val="Header"/>
      <w:rPr>
        <w:b/>
        <w:i/>
        <w:color w:val="808080" w:themeColor="background1" w:themeShade="80"/>
      </w:rPr>
    </w:pPr>
    <w:r w:rsidRPr="006109C7">
      <w:rPr>
        <w:b/>
        <w:i/>
        <w:color w:val="808080" w:themeColor="background1" w:themeShade="80"/>
      </w:rPr>
      <w:t>Reputation management in a digital world: The role of online information in the management and evaluation of personal reputations</w:t>
    </w:r>
  </w:p>
  <w:p w14:paraId="2421AA5C" w14:textId="77777777" w:rsidR="00A21CA0" w:rsidRPr="006109C7" w:rsidRDefault="00A21CA0" w:rsidP="006109C7">
    <w:pPr>
      <w:pStyle w:val="Header"/>
      <w:rPr>
        <w:i/>
        <w:color w:val="808080" w:themeColor="background1" w:themeShade="80"/>
        <w:sz w:val="12"/>
      </w:rPr>
    </w:pPr>
    <w:r>
      <w:rPr>
        <w:i/>
        <w:color w:val="808080" w:themeColor="background1" w:themeShade="80"/>
      </w:rPr>
      <w:t>Declaration</w:t>
    </w:r>
  </w:p>
  <w:p w14:paraId="3A915CE8" w14:textId="77777777" w:rsidR="00A21CA0" w:rsidRPr="006109C7" w:rsidRDefault="00A21CA0" w:rsidP="006109C7">
    <w:pPr>
      <w:pStyle w:val="Header"/>
      <w:rPr>
        <w:sz w:val="12"/>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4BEC3" w14:textId="77777777" w:rsidR="00A21CA0" w:rsidRPr="006109C7" w:rsidRDefault="00A21CA0" w:rsidP="00371F09">
    <w:pPr>
      <w:pStyle w:val="Header"/>
      <w:rPr>
        <w:b/>
        <w:i/>
        <w:color w:val="808080" w:themeColor="background1" w:themeShade="80"/>
      </w:rPr>
    </w:pPr>
    <w:r w:rsidRPr="006109C7">
      <w:rPr>
        <w:b/>
        <w:i/>
        <w:color w:val="808080" w:themeColor="background1" w:themeShade="80"/>
      </w:rPr>
      <w:t xml:space="preserve">Reputation management in a digital world: The role of online information in the </w:t>
    </w:r>
    <w:r>
      <w:rPr>
        <w:b/>
        <w:i/>
        <w:color w:val="808080" w:themeColor="background1" w:themeShade="80"/>
      </w:rPr>
      <w:t xml:space="preserve">building, </w:t>
    </w:r>
    <w:r w:rsidRPr="006109C7">
      <w:rPr>
        <w:b/>
        <w:i/>
        <w:color w:val="808080" w:themeColor="background1" w:themeShade="80"/>
      </w:rPr>
      <w:t>management</w:t>
    </w:r>
    <w:r>
      <w:rPr>
        <w:b/>
        <w:i/>
        <w:color w:val="808080" w:themeColor="background1" w:themeShade="80"/>
      </w:rPr>
      <w:t>,</w:t>
    </w:r>
    <w:r w:rsidRPr="006109C7">
      <w:rPr>
        <w:b/>
        <w:i/>
        <w:color w:val="808080" w:themeColor="background1" w:themeShade="80"/>
      </w:rPr>
      <w:t xml:space="preserve"> and evaluation of personal reputations</w:t>
    </w:r>
  </w:p>
  <w:p w14:paraId="7066E1AE" w14:textId="77777777" w:rsidR="00A21CA0" w:rsidRPr="006109C7" w:rsidRDefault="00A21CA0" w:rsidP="006109C7">
    <w:pPr>
      <w:pStyle w:val="Header"/>
      <w:rPr>
        <w:i/>
        <w:color w:val="808080" w:themeColor="background1" w:themeShade="80"/>
        <w:sz w:val="12"/>
      </w:rPr>
    </w:pPr>
    <w:r>
      <w:rPr>
        <w:i/>
        <w:color w:val="808080" w:themeColor="background1" w:themeShade="80"/>
      </w:rPr>
      <w:t>Chapter 2: Literature review</w:t>
    </w:r>
  </w:p>
  <w:p w14:paraId="35ECBBCF" w14:textId="77777777" w:rsidR="00A21CA0" w:rsidRPr="006109C7" w:rsidRDefault="00A21CA0" w:rsidP="006109C7">
    <w:pPr>
      <w:pStyle w:val="Header"/>
      <w:rPr>
        <w:sz w:val="12"/>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14B22C" w14:textId="3B1581E7"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B03F5EA" w14:textId="77777777" w:rsidR="00A21CA0" w:rsidRPr="006109C7" w:rsidRDefault="00A21CA0" w:rsidP="006109C7">
    <w:pPr>
      <w:pStyle w:val="Header"/>
      <w:rPr>
        <w:i/>
        <w:color w:val="808080" w:themeColor="background1" w:themeShade="80"/>
        <w:sz w:val="12"/>
      </w:rPr>
    </w:pPr>
    <w:r>
      <w:rPr>
        <w:i/>
        <w:color w:val="808080" w:themeColor="background1" w:themeShade="80"/>
      </w:rPr>
      <w:t>Chapter 3: Methodology</w:t>
    </w:r>
  </w:p>
  <w:p w14:paraId="01FDC0C4" w14:textId="77777777" w:rsidR="00A21CA0" w:rsidRPr="006109C7" w:rsidRDefault="00A21CA0" w:rsidP="006109C7">
    <w:pPr>
      <w:pStyle w:val="Header"/>
      <w:rPr>
        <w:sz w:val="12"/>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1181F" w14:textId="6D377E92"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7D75153" w14:textId="5749C84A" w:rsidR="00A21CA0" w:rsidRPr="006109C7" w:rsidRDefault="00A21CA0" w:rsidP="006109C7">
    <w:pPr>
      <w:pStyle w:val="Header"/>
      <w:rPr>
        <w:i/>
        <w:color w:val="808080" w:themeColor="background1" w:themeShade="80"/>
        <w:sz w:val="12"/>
      </w:rPr>
    </w:pPr>
    <w:r>
      <w:rPr>
        <w:i/>
        <w:color w:val="808080" w:themeColor="background1" w:themeShade="80"/>
      </w:rPr>
      <w:t xml:space="preserve">Chapter 4: </w:t>
    </w:r>
    <w:r w:rsidR="00847944">
      <w:rPr>
        <w:i/>
        <w:color w:val="808080" w:themeColor="background1" w:themeShade="80"/>
      </w:rPr>
      <w:t>Chapter title</w:t>
    </w:r>
  </w:p>
  <w:p w14:paraId="4A57C4DA" w14:textId="77777777" w:rsidR="00A21CA0" w:rsidRPr="006109C7" w:rsidRDefault="00A21CA0" w:rsidP="006109C7">
    <w:pPr>
      <w:pStyle w:val="Header"/>
      <w:rPr>
        <w:sz w:val="12"/>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14614" w14:textId="1399B39F"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E5A3412" w14:textId="61A9E11D" w:rsidR="00A21CA0" w:rsidRPr="006109C7" w:rsidRDefault="00A21CA0" w:rsidP="006109C7">
    <w:pPr>
      <w:pStyle w:val="Header"/>
      <w:rPr>
        <w:i/>
        <w:color w:val="808080" w:themeColor="background1" w:themeShade="80"/>
        <w:sz w:val="12"/>
      </w:rPr>
    </w:pPr>
    <w:r>
      <w:rPr>
        <w:i/>
        <w:color w:val="808080" w:themeColor="background1" w:themeShade="80"/>
      </w:rPr>
      <w:t xml:space="preserve">Chapter 5: </w:t>
    </w:r>
    <w:r w:rsidR="00847944">
      <w:rPr>
        <w:i/>
        <w:color w:val="808080" w:themeColor="background1" w:themeShade="80"/>
      </w:rPr>
      <w:t>Chapter title</w:t>
    </w:r>
  </w:p>
  <w:p w14:paraId="158C8955" w14:textId="77777777" w:rsidR="00A21CA0" w:rsidRPr="006109C7" w:rsidRDefault="00A21CA0" w:rsidP="006109C7">
    <w:pPr>
      <w:pStyle w:val="Header"/>
      <w:rPr>
        <w:sz w:val="12"/>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723A1" w14:textId="415F4170"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FEE8903" w14:textId="63529D96" w:rsidR="00A21CA0" w:rsidRPr="006109C7" w:rsidRDefault="00A21CA0" w:rsidP="006109C7">
    <w:pPr>
      <w:pStyle w:val="Header"/>
      <w:rPr>
        <w:i/>
        <w:color w:val="808080" w:themeColor="background1" w:themeShade="80"/>
        <w:sz w:val="12"/>
      </w:rPr>
    </w:pPr>
    <w:r>
      <w:rPr>
        <w:i/>
        <w:color w:val="808080" w:themeColor="background1" w:themeShade="80"/>
      </w:rPr>
      <w:t xml:space="preserve">Chapter 6: </w:t>
    </w:r>
    <w:r w:rsidR="00847944">
      <w:rPr>
        <w:i/>
        <w:color w:val="808080" w:themeColor="background1" w:themeShade="80"/>
      </w:rPr>
      <w:t>Chapter title</w:t>
    </w:r>
  </w:p>
  <w:p w14:paraId="2D0B3AC4" w14:textId="77777777" w:rsidR="00A21CA0" w:rsidRPr="006109C7" w:rsidRDefault="00A21CA0" w:rsidP="006109C7">
    <w:pPr>
      <w:pStyle w:val="Header"/>
      <w:rPr>
        <w:sz w:val="12"/>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BC527" w14:textId="7BFFCB6C" w:rsidR="00A21CA0" w:rsidRPr="006109C7" w:rsidRDefault="00847944" w:rsidP="00371F09">
    <w:pPr>
      <w:pStyle w:val="Header"/>
      <w:rPr>
        <w:b/>
        <w:i/>
        <w:color w:val="808080" w:themeColor="background1" w:themeShade="80"/>
      </w:rPr>
    </w:pPr>
    <w:r>
      <w:rPr>
        <w:b/>
        <w:i/>
        <w:color w:val="808080" w:themeColor="background1" w:themeShade="80"/>
      </w:rPr>
      <w:t>Thesis title</w:t>
    </w:r>
  </w:p>
  <w:p w14:paraId="520743C1" w14:textId="77777777" w:rsidR="00A21CA0" w:rsidRPr="006109C7" w:rsidRDefault="00A21CA0" w:rsidP="006109C7">
    <w:pPr>
      <w:pStyle w:val="Header"/>
      <w:rPr>
        <w:i/>
        <w:color w:val="808080" w:themeColor="background1" w:themeShade="80"/>
        <w:sz w:val="12"/>
      </w:rPr>
    </w:pPr>
    <w:r>
      <w:rPr>
        <w:i/>
        <w:color w:val="808080" w:themeColor="background1" w:themeShade="80"/>
      </w:rPr>
      <w:t>Chapter 7: Discussion</w:t>
    </w:r>
  </w:p>
  <w:p w14:paraId="7BBF341A" w14:textId="77777777" w:rsidR="00A21CA0" w:rsidRPr="006109C7" w:rsidRDefault="00A21CA0" w:rsidP="006109C7">
    <w:pPr>
      <w:pStyle w:val="Header"/>
      <w:rPr>
        <w:sz w:val="12"/>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4C3CBF" w14:textId="2FA1BB60" w:rsidR="00A21CA0" w:rsidRPr="006109C7" w:rsidRDefault="00847944" w:rsidP="00371F09">
    <w:pPr>
      <w:pStyle w:val="Header"/>
      <w:rPr>
        <w:b/>
        <w:i/>
        <w:color w:val="808080" w:themeColor="background1" w:themeShade="80"/>
      </w:rPr>
    </w:pPr>
    <w:r>
      <w:rPr>
        <w:b/>
        <w:i/>
        <w:color w:val="808080" w:themeColor="background1" w:themeShade="80"/>
      </w:rPr>
      <w:t>Thesis title</w:t>
    </w:r>
  </w:p>
  <w:p w14:paraId="57C31AF7" w14:textId="77777777" w:rsidR="00A21CA0" w:rsidRPr="006109C7" w:rsidRDefault="00A21CA0" w:rsidP="006109C7">
    <w:pPr>
      <w:pStyle w:val="Header"/>
      <w:rPr>
        <w:i/>
        <w:color w:val="808080" w:themeColor="background1" w:themeShade="80"/>
        <w:sz w:val="12"/>
      </w:rPr>
    </w:pPr>
    <w:r>
      <w:rPr>
        <w:i/>
        <w:color w:val="808080" w:themeColor="background1" w:themeShade="80"/>
      </w:rPr>
      <w:t>Chapter 8: Conclusion</w:t>
    </w:r>
  </w:p>
  <w:p w14:paraId="72EE5CAE" w14:textId="77777777" w:rsidR="00A21CA0" w:rsidRPr="006109C7" w:rsidRDefault="00A21CA0" w:rsidP="006109C7">
    <w:pPr>
      <w:pStyle w:val="Header"/>
      <w:rPr>
        <w:sz w:val="12"/>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03373" w14:textId="78E7EE08" w:rsidR="00A21CA0" w:rsidRPr="006109C7" w:rsidRDefault="00847944" w:rsidP="00371F09">
    <w:pPr>
      <w:pStyle w:val="Header"/>
      <w:rPr>
        <w:b/>
        <w:i/>
        <w:color w:val="808080" w:themeColor="background1" w:themeShade="80"/>
      </w:rPr>
    </w:pPr>
    <w:r>
      <w:rPr>
        <w:b/>
        <w:i/>
        <w:color w:val="808080" w:themeColor="background1" w:themeShade="80"/>
      </w:rPr>
      <w:t>Thesis title</w:t>
    </w:r>
  </w:p>
  <w:p w14:paraId="71828CCE" w14:textId="77777777" w:rsidR="00A21CA0" w:rsidRPr="006109C7" w:rsidRDefault="00A21CA0" w:rsidP="006109C7">
    <w:pPr>
      <w:pStyle w:val="Header"/>
      <w:rPr>
        <w:i/>
        <w:color w:val="808080" w:themeColor="background1" w:themeShade="80"/>
        <w:sz w:val="12"/>
      </w:rPr>
    </w:pPr>
    <w:r>
      <w:rPr>
        <w:i/>
        <w:color w:val="808080" w:themeColor="background1" w:themeShade="80"/>
      </w:rPr>
      <w:t>References</w:t>
    </w:r>
  </w:p>
  <w:p w14:paraId="3860A65C" w14:textId="77777777" w:rsidR="00A21CA0" w:rsidRPr="006109C7" w:rsidRDefault="00A21CA0" w:rsidP="006109C7">
    <w:pPr>
      <w:pStyle w:val="Header"/>
      <w:rPr>
        <w:sz w:val="12"/>
      </w:rP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C7FC6" w14:textId="4DC45A27" w:rsidR="00A21CA0" w:rsidRPr="006109C7" w:rsidRDefault="003C0B76" w:rsidP="00371F09">
    <w:pPr>
      <w:pStyle w:val="Header"/>
      <w:rPr>
        <w:b/>
        <w:i/>
        <w:color w:val="808080" w:themeColor="background1" w:themeShade="80"/>
      </w:rPr>
    </w:pPr>
    <w:r>
      <w:rPr>
        <w:b/>
        <w:i/>
        <w:color w:val="808080" w:themeColor="background1" w:themeShade="80"/>
      </w:rPr>
      <w:t>Thesis title</w:t>
    </w:r>
  </w:p>
  <w:p w14:paraId="036EA4E0" w14:textId="77777777" w:rsidR="00A21CA0" w:rsidRPr="006109C7" w:rsidRDefault="00A21CA0" w:rsidP="006109C7">
    <w:pPr>
      <w:pStyle w:val="Header"/>
      <w:rPr>
        <w:i/>
        <w:color w:val="808080" w:themeColor="background1" w:themeShade="80"/>
        <w:sz w:val="12"/>
      </w:rPr>
    </w:pPr>
    <w:r>
      <w:rPr>
        <w:i/>
        <w:color w:val="808080" w:themeColor="background1" w:themeShade="80"/>
      </w:rPr>
      <w:t xml:space="preserve">Appendices </w:t>
    </w:r>
  </w:p>
  <w:p w14:paraId="46B7E5F7" w14:textId="77777777" w:rsidR="00A21CA0" w:rsidRPr="006109C7" w:rsidRDefault="00A21CA0" w:rsidP="006109C7">
    <w:pPr>
      <w:pStyle w:val="Header"/>
      <w:rPr>
        <w:sz w:val="1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C11684" w14:textId="187F056B" w:rsidR="00A21CA0" w:rsidRPr="006109C7" w:rsidRDefault="00A21CA0" w:rsidP="006109C7">
    <w:pPr>
      <w:pStyle w:val="Header"/>
      <w:rPr>
        <w:b/>
        <w:i/>
        <w:color w:val="808080" w:themeColor="background1" w:themeShade="80"/>
      </w:rPr>
    </w:pPr>
    <w:r>
      <w:rPr>
        <w:b/>
        <w:i/>
        <w:color w:val="808080" w:themeColor="background1" w:themeShade="80"/>
      </w:rPr>
      <w:t>Thesis title</w:t>
    </w:r>
  </w:p>
  <w:p w14:paraId="48899FCB" w14:textId="77777777" w:rsidR="00A21CA0" w:rsidRPr="006109C7" w:rsidRDefault="00A21CA0" w:rsidP="006109C7">
    <w:pPr>
      <w:pStyle w:val="Header"/>
      <w:rPr>
        <w:i/>
        <w:color w:val="808080" w:themeColor="background1" w:themeShade="80"/>
        <w:sz w:val="12"/>
      </w:rPr>
    </w:pPr>
    <w:r>
      <w:rPr>
        <w:i/>
        <w:color w:val="808080" w:themeColor="background1" w:themeShade="80"/>
      </w:rPr>
      <w:t>Declaration</w:t>
    </w:r>
  </w:p>
  <w:p w14:paraId="62C4006B" w14:textId="77777777" w:rsidR="00A21CA0" w:rsidRPr="006109C7" w:rsidRDefault="00A21CA0" w:rsidP="006109C7">
    <w:pPr>
      <w:pStyle w:val="Header"/>
      <w:rPr>
        <w:sz w:val="1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4F290" w14:textId="6C0F5C8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EDA706E" w14:textId="77777777" w:rsidR="00A21CA0" w:rsidRPr="006109C7" w:rsidRDefault="00A21CA0" w:rsidP="006109C7">
    <w:pPr>
      <w:pStyle w:val="Header"/>
      <w:rPr>
        <w:i/>
        <w:color w:val="808080" w:themeColor="background1" w:themeShade="80"/>
        <w:sz w:val="12"/>
      </w:rPr>
    </w:pPr>
    <w:r>
      <w:rPr>
        <w:i/>
        <w:color w:val="808080" w:themeColor="background1" w:themeShade="80"/>
      </w:rPr>
      <w:t>Abstract</w:t>
    </w:r>
  </w:p>
  <w:p w14:paraId="3D17F803" w14:textId="77777777" w:rsidR="00A21CA0" w:rsidRPr="006109C7" w:rsidRDefault="00A21CA0" w:rsidP="006109C7">
    <w:pPr>
      <w:pStyle w:val="Header"/>
      <w:rPr>
        <w:sz w:val="1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5057F4" w14:textId="78D068F4" w:rsidR="00A21CA0" w:rsidRPr="006109C7" w:rsidRDefault="00A21CA0" w:rsidP="00371F09">
    <w:pPr>
      <w:pStyle w:val="Header"/>
      <w:rPr>
        <w:b/>
        <w:i/>
        <w:color w:val="808080" w:themeColor="background1" w:themeShade="80"/>
      </w:rPr>
    </w:pPr>
    <w:r>
      <w:rPr>
        <w:b/>
        <w:i/>
        <w:color w:val="808080" w:themeColor="background1" w:themeShade="80"/>
      </w:rPr>
      <w:t>Thesis title</w:t>
    </w:r>
  </w:p>
  <w:p w14:paraId="514ADB4B" w14:textId="77777777" w:rsidR="00A21CA0" w:rsidRPr="006109C7" w:rsidRDefault="00A21CA0" w:rsidP="006109C7">
    <w:pPr>
      <w:pStyle w:val="Header"/>
      <w:rPr>
        <w:i/>
        <w:color w:val="808080" w:themeColor="background1" w:themeShade="80"/>
        <w:sz w:val="12"/>
      </w:rPr>
    </w:pPr>
    <w:r>
      <w:rPr>
        <w:i/>
        <w:color w:val="808080" w:themeColor="background1" w:themeShade="80"/>
      </w:rPr>
      <w:t>Publications associated with this research</w:t>
    </w:r>
  </w:p>
  <w:p w14:paraId="3FCBBA2B" w14:textId="77777777" w:rsidR="00A21CA0" w:rsidRPr="006109C7" w:rsidRDefault="00A21CA0" w:rsidP="006109C7">
    <w:pPr>
      <w:pStyle w:val="Header"/>
      <w:rPr>
        <w:sz w:val="1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790CD9" w14:textId="60BB8E4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0EEEA060" w14:textId="77777777" w:rsidR="00A21CA0" w:rsidRPr="006109C7" w:rsidRDefault="00A21CA0" w:rsidP="006109C7">
    <w:pPr>
      <w:pStyle w:val="Header"/>
      <w:rPr>
        <w:i/>
        <w:color w:val="808080" w:themeColor="background1" w:themeShade="80"/>
        <w:sz w:val="12"/>
      </w:rPr>
    </w:pPr>
    <w:r>
      <w:rPr>
        <w:i/>
        <w:color w:val="808080" w:themeColor="background1" w:themeShade="80"/>
      </w:rPr>
      <w:t>Acknowledgements</w:t>
    </w:r>
  </w:p>
  <w:p w14:paraId="738B378C" w14:textId="77777777" w:rsidR="00A21CA0" w:rsidRPr="006109C7" w:rsidRDefault="00A21CA0" w:rsidP="006109C7">
    <w:pPr>
      <w:pStyle w:val="Header"/>
      <w:rPr>
        <w:sz w:val="1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F49F1" w14:textId="47BD393C"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3545E59" w14:textId="77777777" w:rsidR="00A21CA0" w:rsidRPr="006109C7" w:rsidRDefault="00A21CA0" w:rsidP="006109C7">
    <w:pPr>
      <w:pStyle w:val="Header"/>
      <w:rPr>
        <w:i/>
        <w:color w:val="808080" w:themeColor="background1" w:themeShade="80"/>
        <w:sz w:val="12"/>
      </w:rPr>
    </w:pPr>
    <w:r>
      <w:rPr>
        <w:i/>
        <w:color w:val="808080" w:themeColor="background1" w:themeShade="80"/>
      </w:rPr>
      <w:t>Table of contents</w:t>
    </w:r>
  </w:p>
  <w:p w14:paraId="26B42DDD" w14:textId="77777777" w:rsidR="00A21CA0" w:rsidRPr="006109C7" w:rsidRDefault="00A21CA0" w:rsidP="006109C7">
    <w:pPr>
      <w:pStyle w:val="Header"/>
      <w:rPr>
        <w:sz w:val="12"/>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4283E" w14:textId="189CF5E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22E8BD60" w14:textId="28936B29" w:rsidR="00A21CA0" w:rsidRPr="006109C7" w:rsidRDefault="00A21CA0" w:rsidP="006109C7">
    <w:pPr>
      <w:pStyle w:val="Header"/>
      <w:rPr>
        <w:i/>
        <w:color w:val="808080" w:themeColor="background1" w:themeShade="80"/>
        <w:sz w:val="12"/>
      </w:rPr>
    </w:pPr>
    <w:r>
      <w:rPr>
        <w:i/>
        <w:color w:val="808080" w:themeColor="background1" w:themeShade="80"/>
      </w:rPr>
      <w:t>List of figures</w:t>
    </w:r>
  </w:p>
  <w:p w14:paraId="55B5C019" w14:textId="77777777" w:rsidR="00A21CA0" w:rsidRPr="006109C7" w:rsidRDefault="00A21CA0" w:rsidP="006109C7">
    <w:pPr>
      <w:pStyle w:val="Header"/>
      <w:rPr>
        <w:sz w:val="1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B35F72" w14:textId="69F636A6" w:rsidR="00A21CA0" w:rsidRPr="006109C7" w:rsidRDefault="00A21CA0" w:rsidP="00371F09">
    <w:pPr>
      <w:pStyle w:val="Header"/>
      <w:rPr>
        <w:b/>
        <w:i/>
        <w:color w:val="808080" w:themeColor="background1" w:themeShade="80"/>
      </w:rPr>
    </w:pPr>
    <w:r>
      <w:rPr>
        <w:b/>
        <w:i/>
        <w:color w:val="808080" w:themeColor="background1" w:themeShade="80"/>
      </w:rPr>
      <w:t>Thesis title</w:t>
    </w:r>
  </w:p>
  <w:p w14:paraId="10616A64" w14:textId="01BEA27B" w:rsidR="00A21CA0" w:rsidRPr="006109C7" w:rsidRDefault="00A21CA0" w:rsidP="006109C7">
    <w:pPr>
      <w:pStyle w:val="Header"/>
      <w:rPr>
        <w:i/>
        <w:color w:val="808080" w:themeColor="background1" w:themeShade="80"/>
        <w:sz w:val="12"/>
      </w:rPr>
    </w:pPr>
    <w:r>
      <w:rPr>
        <w:i/>
        <w:color w:val="808080" w:themeColor="background1" w:themeShade="80"/>
      </w:rPr>
      <w:t>List of tables</w:t>
    </w:r>
  </w:p>
  <w:p w14:paraId="043B26DE" w14:textId="77777777" w:rsidR="00A21CA0" w:rsidRPr="006109C7" w:rsidRDefault="00A21CA0" w:rsidP="006109C7">
    <w:pPr>
      <w:pStyle w:val="Header"/>
      <w:rPr>
        <w:sz w:val="12"/>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D5995" w14:textId="0753EE54" w:rsidR="00A21CA0" w:rsidRPr="006109C7" w:rsidRDefault="00A21CA0" w:rsidP="00371F09">
    <w:pPr>
      <w:pStyle w:val="Header"/>
      <w:rPr>
        <w:b/>
        <w:i/>
        <w:color w:val="808080" w:themeColor="background1" w:themeShade="80"/>
      </w:rPr>
    </w:pPr>
    <w:r>
      <w:rPr>
        <w:b/>
        <w:i/>
        <w:color w:val="808080" w:themeColor="background1" w:themeShade="80"/>
      </w:rPr>
      <w:t>Thesis title</w:t>
    </w:r>
  </w:p>
  <w:p w14:paraId="7D826717" w14:textId="77777777" w:rsidR="00A21CA0" w:rsidRPr="006109C7" w:rsidRDefault="00A21CA0" w:rsidP="006109C7">
    <w:pPr>
      <w:pStyle w:val="Header"/>
      <w:rPr>
        <w:i/>
        <w:color w:val="808080" w:themeColor="background1" w:themeShade="80"/>
        <w:sz w:val="12"/>
      </w:rPr>
    </w:pPr>
    <w:r>
      <w:rPr>
        <w:i/>
        <w:color w:val="808080" w:themeColor="background1" w:themeShade="80"/>
      </w:rPr>
      <w:t>Chapter 1: Introduction</w:t>
    </w:r>
  </w:p>
  <w:p w14:paraId="0EB9E5E1" w14:textId="77777777" w:rsidR="00A21CA0" w:rsidRPr="006109C7" w:rsidRDefault="00A21CA0" w:rsidP="006109C7">
    <w:pPr>
      <w:pStyle w:val="Header"/>
      <w:rPr>
        <w:sz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85511"/>
    <w:multiLevelType w:val="hybridMultilevel"/>
    <w:tmpl w:val="62C45F58"/>
    <w:lvl w:ilvl="0" w:tplc="18B418B6">
      <w:start w:val="4"/>
      <w:numFmt w:val="bullet"/>
      <w:lvlText w:val="►"/>
      <w:lvlJc w:val="left"/>
      <w:pPr>
        <w:ind w:left="720" w:hanging="360"/>
      </w:pPr>
      <w:rPr>
        <w:rFonts w:ascii="Arial" w:eastAsiaTheme="minorHAnsi"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B0F57"/>
    <w:multiLevelType w:val="hybridMultilevel"/>
    <w:tmpl w:val="8286B650"/>
    <w:lvl w:ilvl="0" w:tplc="68FAA6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74CBC"/>
    <w:multiLevelType w:val="hybridMultilevel"/>
    <w:tmpl w:val="391E8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D07849"/>
    <w:multiLevelType w:val="hybridMultilevel"/>
    <w:tmpl w:val="96D4C56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630F3"/>
    <w:multiLevelType w:val="hybridMultilevel"/>
    <w:tmpl w:val="46522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CE1080"/>
    <w:multiLevelType w:val="hybridMultilevel"/>
    <w:tmpl w:val="50BCB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501A3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233389"/>
    <w:multiLevelType w:val="hybridMultilevel"/>
    <w:tmpl w:val="89A0617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871226"/>
    <w:multiLevelType w:val="hybridMultilevel"/>
    <w:tmpl w:val="64C691C2"/>
    <w:lvl w:ilvl="0" w:tplc="94B0AC5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641475"/>
    <w:multiLevelType w:val="hybridMultilevel"/>
    <w:tmpl w:val="9AD4362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BA73C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F37419D"/>
    <w:multiLevelType w:val="hybridMultilevel"/>
    <w:tmpl w:val="A0149C58"/>
    <w:lvl w:ilvl="0" w:tplc="6400C28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DE4CDE"/>
    <w:multiLevelType w:val="multilevel"/>
    <w:tmpl w:val="A4A02400"/>
    <w:lvl w:ilvl="0">
      <w:start w:val="1"/>
      <w:numFmt w:val="decimal"/>
      <w:lvlText w:val="(%1)"/>
      <w:lvlJc w:val="left"/>
      <w:pPr>
        <w:ind w:left="432" w:hanging="432"/>
      </w:pPr>
      <w:rPr>
        <w:rFonts w:hint="default"/>
      </w:rPr>
    </w:lvl>
    <w:lvl w:ilvl="1">
      <w:start w:val="1"/>
      <w:numFmt w:val="decimal"/>
      <w:lvlText w:val="6.%2"/>
      <w:lvlJc w:val="left"/>
      <w:pPr>
        <w:ind w:left="576" w:hanging="576"/>
      </w:pPr>
      <w:rPr>
        <w:rFonts w:hint="default"/>
      </w:rPr>
    </w:lvl>
    <w:lvl w:ilvl="2">
      <w:start w:val="1"/>
      <w:numFmt w:val="decimal"/>
      <w:lvlText w:val="6.%2.%3"/>
      <w:lvlJc w:val="left"/>
      <w:pPr>
        <w:ind w:left="720" w:hanging="720"/>
      </w:pPr>
      <w:rPr>
        <w:rFonts w:hint="default"/>
      </w:rPr>
    </w:lvl>
    <w:lvl w:ilvl="3">
      <w:start w:val="1"/>
      <w:numFmt w:val="decimal"/>
      <w:lvlText w:val="6.%2.%3.%4"/>
      <w:lvlJc w:val="left"/>
      <w:pPr>
        <w:ind w:left="864" w:hanging="864"/>
      </w:pPr>
      <w:rPr>
        <w:rFonts w:hint="default"/>
      </w:rPr>
    </w:lvl>
    <w:lvl w:ilvl="4">
      <w:start w:val="1"/>
      <w:numFmt w:val="decimal"/>
      <w:lvlText w:val="6.%2.%3.%4.%5"/>
      <w:lvlJc w:val="left"/>
      <w:pPr>
        <w:ind w:left="1008" w:hanging="1008"/>
      </w:pPr>
      <w:rPr>
        <w:rFonts w:hint="default"/>
      </w:rPr>
    </w:lvl>
    <w:lvl w:ilvl="5">
      <w:start w:val="1"/>
      <w:numFmt w:val="decimal"/>
      <w:lvlText w:val="6.%2.%3.%4.%5.%6"/>
      <w:lvlJc w:val="left"/>
      <w:pPr>
        <w:ind w:left="1152" w:hanging="1152"/>
      </w:pPr>
      <w:rPr>
        <w:rFonts w:hint="default"/>
      </w:rPr>
    </w:lvl>
    <w:lvl w:ilvl="6">
      <w:start w:val="1"/>
      <w:numFmt w:val="decimal"/>
      <w:lvlText w:val="6.%2.%3.%4.%5.%6.%7"/>
      <w:lvlJc w:val="left"/>
      <w:pPr>
        <w:ind w:left="1296" w:hanging="1296"/>
      </w:pPr>
      <w:rPr>
        <w:rFonts w:hint="default"/>
      </w:rPr>
    </w:lvl>
    <w:lvl w:ilvl="7">
      <w:start w:val="1"/>
      <w:numFmt w:val="decimal"/>
      <w:lvlText w:val="6.%2.%3.%4.%5.%6.%7.%8"/>
      <w:lvlJc w:val="left"/>
      <w:pPr>
        <w:ind w:left="1440" w:hanging="1440"/>
      </w:pPr>
      <w:rPr>
        <w:rFonts w:hint="default"/>
      </w:rPr>
    </w:lvl>
    <w:lvl w:ilvl="8">
      <w:start w:val="1"/>
      <w:numFmt w:val="decimal"/>
      <w:lvlText w:val="6.%2.%3.%4.%5.%6.%7.%8.%9"/>
      <w:lvlJc w:val="left"/>
      <w:pPr>
        <w:ind w:left="1584" w:hanging="1584"/>
      </w:pPr>
      <w:rPr>
        <w:rFonts w:hint="default"/>
      </w:rPr>
    </w:lvl>
  </w:abstractNum>
  <w:abstractNum w:abstractNumId="13" w15:restartNumberingAfterBreak="0">
    <w:nsid w:val="2CC24CC8"/>
    <w:multiLevelType w:val="hybridMultilevel"/>
    <w:tmpl w:val="A6C8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011AD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209451F"/>
    <w:multiLevelType w:val="hybridMultilevel"/>
    <w:tmpl w:val="FE407D82"/>
    <w:lvl w:ilvl="0" w:tplc="413290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B27095"/>
    <w:multiLevelType w:val="hybridMultilevel"/>
    <w:tmpl w:val="CB08A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731F3D"/>
    <w:multiLevelType w:val="multilevel"/>
    <w:tmpl w:val="11BE02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9B62A0B"/>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EE0BFF"/>
    <w:multiLevelType w:val="hybridMultilevel"/>
    <w:tmpl w:val="EE7CC2D6"/>
    <w:lvl w:ilvl="0" w:tplc="C316C95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42B154B2"/>
    <w:multiLevelType w:val="hybridMultilevel"/>
    <w:tmpl w:val="3A5678C2"/>
    <w:lvl w:ilvl="0" w:tplc="18B418B6">
      <w:start w:val="4"/>
      <w:numFmt w:val="bullet"/>
      <w:lvlText w:val="►"/>
      <w:lvlJc w:val="left"/>
      <w:pPr>
        <w:ind w:left="770" w:hanging="360"/>
      </w:pPr>
      <w:rPr>
        <w:rFonts w:ascii="Arial" w:eastAsiaTheme="minorHAnsi" w:hAnsi="Arial" w:hint="default"/>
      </w:rPr>
    </w:lvl>
    <w:lvl w:ilvl="1" w:tplc="18B418B6">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1" w15:restartNumberingAfterBreak="0">
    <w:nsid w:val="5CA146A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D3BB2"/>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EC488F"/>
    <w:multiLevelType w:val="multilevel"/>
    <w:tmpl w:val="BFC0BC2A"/>
    <w:lvl w:ilvl="0">
      <w:start w:val="1"/>
      <w:numFmt w:val="decimal"/>
      <w:pStyle w:val="Heading1"/>
      <w:suff w:val="space"/>
      <w:lvlText w:val="Chapter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7E4643A"/>
    <w:multiLevelType w:val="hybridMultilevel"/>
    <w:tmpl w:val="833AC3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18043C"/>
    <w:multiLevelType w:val="hybridMultilevel"/>
    <w:tmpl w:val="E51C03B2"/>
    <w:lvl w:ilvl="0" w:tplc="2BF846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AD7FC1"/>
    <w:multiLevelType w:val="hybridMultilevel"/>
    <w:tmpl w:val="E662FEA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02D48C9"/>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85651C7"/>
    <w:multiLevelType w:val="hybridMultilevel"/>
    <w:tmpl w:val="F8AA4E4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816F18"/>
    <w:multiLevelType w:val="hybridMultilevel"/>
    <w:tmpl w:val="6DB07862"/>
    <w:lvl w:ilvl="0" w:tplc="18B418B6">
      <w:start w:val="4"/>
      <w:numFmt w:val="bullet"/>
      <w:lvlText w:val="►"/>
      <w:lvlJc w:val="left"/>
      <w:pPr>
        <w:ind w:left="770" w:hanging="360"/>
      </w:pPr>
      <w:rPr>
        <w:rFonts w:ascii="Arial" w:eastAsiaTheme="minorHAnsi" w:hAnsi="Arial" w:hint="default"/>
      </w:rPr>
    </w:lvl>
    <w:lvl w:ilvl="1" w:tplc="EEB63E64">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23"/>
  </w:num>
  <w:num w:numId="2">
    <w:abstractNumId w:val="17"/>
  </w:num>
  <w:num w:numId="3">
    <w:abstractNumId w:val="12"/>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28"/>
  </w:num>
  <w:num w:numId="7">
    <w:abstractNumId w:val="7"/>
  </w:num>
  <w:num w:numId="8">
    <w:abstractNumId w:val="18"/>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4"/>
  </w:num>
  <w:num w:numId="12">
    <w:abstractNumId w:val="24"/>
  </w:num>
  <w:num w:numId="13">
    <w:abstractNumId w:val="9"/>
  </w:num>
  <w:num w:numId="14">
    <w:abstractNumId w:val="21"/>
  </w:num>
  <w:num w:numId="15">
    <w:abstractNumId w:val="3"/>
  </w:num>
  <w:num w:numId="16">
    <w:abstractNumId w:val="22"/>
  </w:num>
  <w:num w:numId="17">
    <w:abstractNumId w:val="15"/>
  </w:num>
  <w:num w:numId="18">
    <w:abstractNumId w:val="8"/>
  </w:num>
  <w:num w:numId="19">
    <w:abstractNumId w:val="1"/>
  </w:num>
  <w:num w:numId="20">
    <w:abstractNumId w:val="11"/>
  </w:num>
  <w:num w:numId="21">
    <w:abstractNumId w:val="26"/>
  </w:num>
  <w:num w:numId="22">
    <w:abstractNumId w:val="25"/>
  </w:num>
  <w:num w:numId="23">
    <w:abstractNumId w:val="4"/>
  </w:num>
  <w:num w:numId="24">
    <w:abstractNumId w:val="5"/>
  </w:num>
  <w:num w:numId="25">
    <w:abstractNumId w:val="20"/>
  </w:num>
  <w:num w:numId="26">
    <w:abstractNumId w:val="29"/>
  </w:num>
  <w:num w:numId="27">
    <w:abstractNumId w:val="0"/>
  </w:num>
  <w:num w:numId="28">
    <w:abstractNumId w:val="10"/>
  </w:num>
  <w:num w:numId="29">
    <w:abstractNumId w:val="13"/>
  </w:num>
  <w:num w:numId="30">
    <w:abstractNumId w:val="2"/>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efaultTableStyle w:val="Heading1Char"/>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09C7"/>
    <w:rsid w:val="00004709"/>
    <w:rsid w:val="00005462"/>
    <w:rsid w:val="00007392"/>
    <w:rsid w:val="00032B6F"/>
    <w:rsid w:val="000375A9"/>
    <w:rsid w:val="00037F87"/>
    <w:rsid w:val="00041D74"/>
    <w:rsid w:val="000441CB"/>
    <w:rsid w:val="000504D9"/>
    <w:rsid w:val="00050AC7"/>
    <w:rsid w:val="00054702"/>
    <w:rsid w:val="0006251D"/>
    <w:rsid w:val="0006375A"/>
    <w:rsid w:val="0006395C"/>
    <w:rsid w:val="00063BE6"/>
    <w:rsid w:val="00066FC3"/>
    <w:rsid w:val="000715FB"/>
    <w:rsid w:val="00074B3E"/>
    <w:rsid w:val="00075AE5"/>
    <w:rsid w:val="0008417D"/>
    <w:rsid w:val="00085B53"/>
    <w:rsid w:val="000918B9"/>
    <w:rsid w:val="00092358"/>
    <w:rsid w:val="000935ED"/>
    <w:rsid w:val="000A512B"/>
    <w:rsid w:val="000A762C"/>
    <w:rsid w:val="000C0400"/>
    <w:rsid w:val="000C4BD7"/>
    <w:rsid w:val="000C56D3"/>
    <w:rsid w:val="000C6F9A"/>
    <w:rsid w:val="000D2D04"/>
    <w:rsid w:val="000D593C"/>
    <w:rsid w:val="000D7484"/>
    <w:rsid w:val="000E1107"/>
    <w:rsid w:val="000E1522"/>
    <w:rsid w:val="00107CC8"/>
    <w:rsid w:val="0011653E"/>
    <w:rsid w:val="00123C4F"/>
    <w:rsid w:val="00131303"/>
    <w:rsid w:val="001459AA"/>
    <w:rsid w:val="00153EE1"/>
    <w:rsid w:val="00162284"/>
    <w:rsid w:val="001716AE"/>
    <w:rsid w:val="001908EC"/>
    <w:rsid w:val="00192B60"/>
    <w:rsid w:val="001A3B00"/>
    <w:rsid w:val="001B1B32"/>
    <w:rsid w:val="001B25F6"/>
    <w:rsid w:val="001C58B2"/>
    <w:rsid w:val="001D5F65"/>
    <w:rsid w:val="001D6FC2"/>
    <w:rsid w:val="001E7E93"/>
    <w:rsid w:val="001F093C"/>
    <w:rsid w:val="001F40D0"/>
    <w:rsid w:val="001F422B"/>
    <w:rsid w:val="001F5CF5"/>
    <w:rsid w:val="00202E60"/>
    <w:rsid w:val="002104EA"/>
    <w:rsid w:val="00212431"/>
    <w:rsid w:val="00214BFF"/>
    <w:rsid w:val="002249DD"/>
    <w:rsid w:val="00230763"/>
    <w:rsid w:val="002321C7"/>
    <w:rsid w:val="0023771A"/>
    <w:rsid w:val="00237949"/>
    <w:rsid w:val="00244A18"/>
    <w:rsid w:val="002527AE"/>
    <w:rsid w:val="00256D45"/>
    <w:rsid w:val="0026209B"/>
    <w:rsid w:val="00266604"/>
    <w:rsid w:val="002811A1"/>
    <w:rsid w:val="00287BF0"/>
    <w:rsid w:val="00294CBF"/>
    <w:rsid w:val="0029528F"/>
    <w:rsid w:val="002972BC"/>
    <w:rsid w:val="002A0F23"/>
    <w:rsid w:val="002A12E6"/>
    <w:rsid w:val="002A16D6"/>
    <w:rsid w:val="002A76BB"/>
    <w:rsid w:val="002B567E"/>
    <w:rsid w:val="002C0AC2"/>
    <w:rsid w:val="002D5234"/>
    <w:rsid w:val="002D5C99"/>
    <w:rsid w:val="002E4D56"/>
    <w:rsid w:val="002F1150"/>
    <w:rsid w:val="002F4C93"/>
    <w:rsid w:val="00317EDB"/>
    <w:rsid w:val="00320FBC"/>
    <w:rsid w:val="00332C7F"/>
    <w:rsid w:val="00335717"/>
    <w:rsid w:val="00336E95"/>
    <w:rsid w:val="00342008"/>
    <w:rsid w:val="00354534"/>
    <w:rsid w:val="00354BAC"/>
    <w:rsid w:val="0035619C"/>
    <w:rsid w:val="0035701A"/>
    <w:rsid w:val="0036183E"/>
    <w:rsid w:val="00363125"/>
    <w:rsid w:val="00363765"/>
    <w:rsid w:val="00371F09"/>
    <w:rsid w:val="0037345D"/>
    <w:rsid w:val="00381886"/>
    <w:rsid w:val="00381B90"/>
    <w:rsid w:val="00385D57"/>
    <w:rsid w:val="0039617A"/>
    <w:rsid w:val="003A0311"/>
    <w:rsid w:val="003B2503"/>
    <w:rsid w:val="003B29A1"/>
    <w:rsid w:val="003B784E"/>
    <w:rsid w:val="003C0B76"/>
    <w:rsid w:val="003C1041"/>
    <w:rsid w:val="003D2DDC"/>
    <w:rsid w:val="003E292C"/>
    <w:rsid w:val="003F38A3"/>
    <w:rsid w:val="004048AE"/>
    <w:rsid w:val="004151D7"/>
    <w:rsid w:val="00434B62"/>
    <w:rsid w:val="00446A81"/>
    <w:rsid w:val="004508E0"/>
    <w:rsid w:val="00452B12"/>
    <w:rsid w:val="004632BB"/>
    <w:rsid w:val="0047077B"/>
    <w:rsid w:val="004757D9"/>
    <w:rsid w:val="00480862"/>
    <w:rsid w:val="00482434"/>
    <w:rsid w:val="00484B0F"/>
    <w:rsid w:val="00484FDA"/>
    <w:rsid w:val="004A0154"/>
    <w:rsid w:val="004B022C"/>
    <w:rsid w:val="004B5123"/>
    <w:rsid w:val="004B5543"/>
    <w:rsid w:val="004C187C"/>
    <w:rsid w:val="004D04B7"/>
    <w:rsid w:val="004D26DE"/>
    <w:rsid w:val="004D37A4"/>
    <w:rsid w:val="004D4F6D"/>
    <w:rsid w:val="004D5B17"/>
    <w:rsid w:val="004D7481"/>
    <w:rsid w:val="004E034E"/>
    <w:rsid w:val="00500413"/>
    <w:rsid w:val="0050152E"/>
    <w:rsid w:val="00513D8C"/>
    <w:rsid w:val="00521F22"/>
    <w:rsid w:val="00526058"/>
    <w:rsid w:val="0052606C"/>
    <w:rsid w:val="00536B26"/>
    <w:rsid w:val="00545293"/>
    <w:rsid w:val="00557ACF"/>
    <w:rsid w:val="005731DC"/>
    <w:rsid w:val="00573ED9"/>
    <w:rsid w:val="00574C1F"/>
    <w:rsid w:val="00580CBB"/>
    <w:rsid w:val="00594568"/>
    <w:rsid w:val="00596BDE"/>
    <w:rsid w:val="005A0376"/>
    <w:rsid w:val="005D3D43"/>
    <w:rsid w:val="005D47AC"/>
    <w:rsid w:val="005E29E3"/>
    <w:rsid w:val="005E7AD6"/>
    <w:rsid w:val="005F3FA2"/>
    <w:rsid w:val="006009B7"/>
    <w:rsid w:val="0060258E"/>
    <w:rsid w:val="006038A4"/>
    <w:rsid w:val="006109C7"/>
    <w:rsid w:val="00615F06"/>
    <w:rsid w:val="006554C9"/>
    <w:rsid w:val="006565E7"/>
    <w:rsid w:val="0065732C"/>
    <w:rsid w:val="0067205D"/>
    <w:rsid w:val="00672E1A"/>
    <w:rsid w:val="00672E67"/>
    <w:rsid w:val="006774ED"/>
    <w:rsid w:val="0068129C"/>
    <w:rsid w:val="00682DA0"/>
    <w:rsid w:val="00683414"/>
    <w:rsid w:val="006839F1"/>
    <w:rsid w:val="00690B6D"/>
    <w:rsid w:val="00695584"/>
    <w:rsid w:val="006A2D88"/>
    <w:rsid w:val="006A4C09"/>
    <w:rsid w:val="006A7B32"/>
    <w:rsid w:val="006B220D"/>
    <w:rsid w:val="006B5685"/>
    <w:rsid w:val="006B5909"/>
    <w:rsid w:val="006C13AC"/>
    <w:rsid w:val="006C6CC3"/>
    <w:rsid w:val="006D6953"/>
    <w:rsid w:val="006D6AAA"/>
    <w:rsid w:val="006E052D"/>
    <w:rsid w:val="006E2DA0"/>
    <w:rsid w:val="006E581B"/>
    <w:rsid w:val="006F2286"/>
    <w:rsid w:val="006F585B"/>
    <w:rsid w:val="00702D94"/>
    <w:rsid w:val="00703CF9"/>
    <w:rsid w:val="00707EEE"/>
    <w:rsid w:val="007232E6"/>
    <w:rsid w:val="00723B50"/>
    <w:rsid w:val="007367C3"/>
    <w:rsid w:val="007434FD"/>
    <w:rsid w:val="007447C7"/>
    <w:rsid w:val="00747583"/>
    <w:rsid w:val="00754357"/>
    <w:rsid w:val="00770B87"/>
    <w:rsid w:val="00776B69"/>
    <w:rsid w:val="00782D62"/>
    <w:rsid w:val="00795117"/>
    <w:rsid w:val="00797011"/>
    <w:rsid w:val="007A7DAE"/>
    <w:rsid w:val="007B173A"/>
    <w:rsid w:val="007C3B73"/>
    <w:rsid w:val="007C6CA9"/>
    <w:rsid w:val="007C7974"/>
    <w:rsid w:val="007D5CE3"/>
    <w:rsid w:val="007E1191"/>
    <w:rsid w:val="007E14DE"/>
    <w:rsid w:val="007E1E83"/>
    <w:rsid w:val="007F6BA3"/>
    <w:rsid w:val="00801ADF"/>
    <w:rsid w:val="00803724"/>
    <w:rsid w:val="0080485B"/>
    <w:rsid w:val="008126E4"/>
    <w:rsid w:val="00815767"/>
    <w:rsid w:val="00816AB1"/>
    <w:rsid w:val="008354B6"/>
    <w:rsid w:val="00841D42"/>
    <w:rsid w:val="00843026"/>
    <w:rsid w:val="00847944"/>
    <w:rsid w:val="008565A5"/>
    <w:rsid w:val="0086085C"/>
    <w:rsid w:val="00864D17"/>
    <w:rsid w:val="008663CE"/>
    <w:rsid w:val="00866970"/>
    <w:rsid w:val="00880192"/>
    <w:rsid w:val="00883215"/>
    <w:rsid w:val="008969C2"/>
    <w:rsid w:val="008A6178"/>
    <w:rsid w:val="008B3074"/>
    <w:rsid w:val="008B387C"/>
    <w:rsid w:val="008C2BD6"/>
    <w:rsid w:val="008C6D95"/>
    <w:rsid w:val="008C7F71"/>
    <w:rsid w:val="008D34A9"/>
    <w:rsid w:val="008D4766"/>
    <w:rsid w:val="00900BC4"/>
    <w:rsid w:val="0090362A"/>
    <w:rsid w:val="00907636"/>
    <w:rsid w:val="00910A79"/>
    <w:rsid w:val="00912AFC"/>
    <w:rsid w:val="009164B3"/>
    <w:rsid w:val="009345EA"/>
    <w:rsid w:val="0094178C"/>
    <w:rsid w:val="00941D73"/>
    <w:rsid w:val="00946394"/>
    <w:rsid w:val="00953222"/>
    <w:rsid w:val="0096668A"/>
    <w:rsid w:val="00976192"/>
    <w:rsid w:val="009977E4"/>
    <w:rsid w:val="009A3403"/>
    <w:rsid w:val="009A39A5"/>
    <w:rsid w:val="009C38B8"/>
    <w:rsid w:val="009E62E2"/>
    <w:rsid w:val="009F0069"/>
    <w:rsid w:val="009F643E"/>
    <w:rsid w:val="00A10105"/>
    <w:rsid w:val="00A21CA0"/>
    <w:rsid w:val="00A23B96"/>
    <w:rsid w:val="00A33690"/>
    <w:rsid w:val="00A410D7"/>
    <w:rsid w:val="00A41972"/>
    <w:rsid w:val="00A42BAF"/>
    <w:rsid w:val="00A432D1"/>
    <w:rsid w:val="00A47E92"/>
    <w:rsid w:val="00A5220B"/>
    <w:rsid w:val="00A524F9"/>
    <w:rsid w:val="00A615B7"/>
    <w:rsid w:val="00A615D3"/>
    <w:rsid w:val="00A61BEF"/>
    <w:rsid w:val="00A70A7A"/>
    <w:rsid w:val="00A71F0D"/>
    <w:rsid w:val="00A71FA3"/>
    <w:rsid w:val="00A75B25"/>
    <w:rsid w:val="00A92DC5"/>
    <w:rsid w:val="00AA06F2"/>
    <w:rsid w:val="00AB27B6"/>
    <w:rsid w:val="00AB3331"/>
    <w:rsid w:val="00AB551D"/>
    <w:rsid w:val="00AC58B0"/>
    <w:rsid w:val="00AD68A6"/>
    <w:rsid w:val="00AF3F05"/>
    <w:rsid w:val="00B011EA"/>
    <w:rsid w:val="00B041FC"/>
    <w:rsid w:val="00B1181C"/>
    <w:rsid w:val="00B26367"/>
    <w:rsid w:val="00B26B66"/>
    <w:rsid w:val="00B2702A"/>
    <w:rsid w:val="00B320C8"/>
    <w:rsid w:val="00B34FB9"/>
    <w:rsid w:val="00B35E77"/>
    <w:rsid w:val="00B45F71"/>
    <w:rsid w:val="00B46DA4"/>
    <w:rsid w:val="00B46FBD"/>
    <w:rsid w:val="00B50360"/>
    <w:rsid w:val="00B52B34"/>
    <w:rsid w:val="00B75064"/>
    <w:rsid w:val="00B75DC5"/>
    <w:rsid w:val="00B77C79"/>
    <w:rsid w:val="00B809E7"/>
    <w:rsid w:val="00B83E00"/>
    <w:rsid w:val="00B8688E"/>
    <w:rsid w:val="00BA0C1B"/>
    <w:rsid w:val="00BB42C1"/>
    <w:rsid w:val="00BC49DC"/>
    <w:rsid w:val="00BE0ECB"/>
    <w:rsid w:val="00BF14C3"/>
    <w:rsid w:val="00C00D09"/>
    <w:rsid w:val="00C0184F"/>
    <w:rsid w:val="00C0623F"/>
    <w:rsid w:val="00C07DEB"/>
    <w:rsid w:val="00C123C0"/>
    <w:rsid w:val="00C148C5"/>
    <w:rsid w:val="00C17207"/>
    <w:rsid w:val="00C32456"/>
    <w:rsid w:val="00C409BC"/>
    <w:rsid w:val="00C41565"/>
    <w:rsid w:val="00C42C10"/>
    <w:rsid w:val="00C47328"/>
    <w:rsid w:val="00C508C3"/>
    <w:rsid w:val="00C72919"/>
    <w:rsid w:val="00C7678C"/>
    <w:rsid w:val="00C908E9"/>
    <w:rsid w:val="00C924E0"/>
    <w:rsid w:val="00C92E6C"/>
    <w:rsid w:val="00C9650A"/>
    <w:rsid w:val="00CB5124"/>
    <w:rsid w:val="00CB77B9"/>
    <w:rsid w:val="00CC0A7D"/>
    <w:rsid w:val="00CC2EBD"/>
    <w:rsid w:val="00CC302C"/>
    <w:rsid w:val="00CC78B5"/>
    <w:rsid w:val="00CD7C08"/>
    <w:rsid w:val="00CE623E"/>
    <w:rsid w:val="00CF0C6C"/>
    <w:rsid w:val="00D241C7"/>
    <w:rsid w:val="00D445D7"/>
    <w:rsid w:val="00D454D9"/>
    <w:rsid w:val="00D65A45"/>
    <w:rsid w:val="00D65E92"/>
    <w:rsid w:val="00D72A36"/>
    <w:rsid w:val="00D75CE3"/>
    <w:rsid w:val="00D803A9"/>
    <w:rsid w:val="00D813DD"/>
    <w:rsid w:val="00D81580"/>
    <w:rsid w:val="00D81F62"/>
    <w:rsid w:val="00D82230"/>
    <w:rsid w:val="00D91B2C"/>
    <w:rsid w:val="00D93A9F"/>
    <w:rsid w:val="00DB26A5"/>
    <w:rsid w:val="00DB548F"/>
    <w:rsid w:val="00DC425D"/>
    <w:rsid w:val="00DC4696"/>
    <w:rsid w:val="00DC5D46"/>
    <w:rsid w:val="00DC7D26"/>
    <w:rsid w:val="00DD52FF"/>
    <w:rsid w:val="00DD5A8C"/>
    <w:rsid w:val="00DD75D9"/>
    <w:rsid w:val="00DE5329"/>
    <w:rsid w:val="00E0302A"/>
    <w:rsid w:val="00E0452B"/>
    <w:rsid w:val="00E06647"/>
    <w:rsid w:val="00E115F3"/>
    <w:rsid w:val="00E23E5C"/>
    <w:rsid w:val="00E26973"/>
    <w:rsid w:val="00E3680F"/>
    <w:rsid w:val="00E36F23"/>
    <w:rsid w:val="00E4094F"/>
    <w:rsid w:val="00E41F30"/>
    <w:rsid w:val="00E46B26"/>
    <w:rsid w:val="00E46F9D"/>
    <w:rsid w:val="00E550E4"/>
    <w:rsid w:val="00E60C63"/>
    <w:rsid w:val="00E75B04"/>
    <w:rsid w:val="00E769E0"/>
    <w:rsid w:val="00E955E9"/>
    <w:rsid w:val="00EA0D12"/>
    <w:rsid w:val="00EA1CEC"/>
    <w:rsid w:val="00EA3302"/>
    <w:rsid w:val="00EA4FB4"/>
    <w:rsid w:val="00EA7006"/>
    <w:rsid w:val="00EA7280"/>
    <w:rsid w:val="00EC0012"/>
    <w:rsid w:val="00EC2F34"/>
    <w:rsid w:val="00EC513A"/>
    <w:rsid w:val="00ED2511"/>
    <w:rsid w:val="00EE25EF"/>
    <w:rsid w:val="00EF1237"/>
    <w:rsid w:val="00EF4AE0"/>
    <w:rsid w:val="00F06775"/>
    <w:rsid w:val="00F239FC"/>
    <w:rsid w:val="00F3501C"/>
    <w:rsid w:val="00F4226A"/>
    <w:rsid w:val="00F47120"/>
    <w:rsid w:val="00F63BCE"/>
    <w:rsid w:val="00F67DA4"/>
    <w:rsid w:val="00F775F4"/>
    <w:rsid w:val="00F85E49"/>
    <w:rsid w:val="00F860FC"/>
    <w:rsid w:val="00F8674E"/>
    <w:rsid w:val="00F871D8"/>
    <w:rsid w:val="00F879FE"/>
    <w:rsid w:val="00F9448A"/>
    <w:rsid w:val="00FB37E2"/>
    <w:rsid w:val="00FB7814"/>
    <w:rsid w:val="00FB7E7A"/>
    <w:rsid w:val="00FC4ACA"/>
    <w:rsid w:val="00FD2038"/>
    <w:rsid w:val="00FD2244"/>
    <w:rsid w:val="00FD3B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56DDF"/>
  <w15:chartTrackingRefBased/>
  <w15:docId w15:val="{4C8D8010-8F18-4319-8A5A-4CB2ED00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3"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9C7"/>
    <w:pPr>
      <w:spacing w:line="360" w:lineRule="auto"/>
    </w:pPr>
    <w:rPr>
      <w:rFonts w:ascii="Calibri" w:eastAsia="Calibri" w:hAnsi="Calibri" w:cs="Times New Roman"/>
      <w:sz w:val="24"/>
    </w:rPr>
  </w:style>
  <w:style w:type="paragraph" w:styleId="Heading1">
    <w:name w:val="heading 1"/>
    <w:basedOn w:val="Normal"/>
    <w:next w:val="Normal"/>
    <w:link w:val="Heading1Char"/>
    <w:uiPriority w:val="9"/>
    <w:qFormat/>
    <w:rsid w:val="00801ADF"/>
    <w:pPr>
      <w:keepNext/>
      <w:keepLines/>
      <w:numPr>
        <w:numId w:val="1"/>
      </w:numPr>
      <w:pBdr>
        <w:bottom w:val="single" w:sz="8" w:space="1" w:color="auto"/>
      </w:pBdr>
      <w:spacing w:before="120" w:line="240" w:lineRule="auto"/>
      <w:outlineLvl w:val="0"/>
    </w:pPr>
    <w:rPr>
      <w:rFonts w:ascii="Cambria" w:eastAsiaTheme="majorEastAsia" w:hAnsi="Cambria" w:cstheme="majorBidi"/>
      <w:b/>
      <w:sz w:val="32"/>
      <w:szCs w:val="32"/>
    </w:rPr>
  </w:style>
  <w:style w:type="paragraph" w:styleId="Heading2">
    <w:name w:val="heading 2"/>
    <w:basedOn w:val="Normal"/>
    <w:next w:val="Normal"/>
    <w:link w:val="Heading2Char"/>
    <w:unhideWhenUsed/>
    <w:qFormat/>
    <w:rsid w:val="00B77C79"/>
    <w:pPr>
      <w:keepNext/>
      <w:keepLines/>
      <w:numPr>
        <w:ilvl w:val="1"/>
        <w:numId w:val="1"/>
      </w:numPr>
      <w:spacing w:before="120" w:after="120" w:line="240" w:lineRule="auto"/>
      <w:ind w:left="578" w:hanging="578"/>
      <w:outlineLvl w:val="1"/>
    </w:pPr>
    <w:rPr>
      <w:rFonts w:ascii="Cambria" w:eastAsiaTheme="majorEastAsia" w:hAnsi="Cambria" w:cstheme="majorBidi"/>
      <w:b/>
      <w:sz w:val="26"/>
      <w:szCs w:val="26"/>
    </w:rPr>
  </w:style>
  <w:style w:type="paragraph" w:styleId="Heading3">
    <w:name w:val="heading 3"/>
    <w:basedOn w:val="Normal"/>
    <w:next w:val="Normal"/>
    <w:link w:val="Heading3Char"/>
    <w:unhideWhenUsed/>
    <w:qFormat/>
    <w:rsid w:val="00B77C79"/>
    <w:pPr>
      <w:keepNext/>
      <w:keepLines/>
      <w:numPr>
        <w:ilvl w:val="2"/>
        <w:numId w:val="1"/>
      </w:numPr>
      <w:spacing w:before="240" w:after="60" w:line="240" w:lineRule="auto"/>
      <w:outlineLvl w:val="2"/>
    </w:pPr>
    <w:rPr>
      <w:rFonts w:ascii="Cambria" w:eastAsiaTheme="majorEastAsia" w:hAnsi="Cambria" w:cstheme="majorBidi"/>
      <w:b/>
      <w:szCs w:val="24"/>
    </w:rPr>
  </w:style>
  <w:style w:type="paragraph" w:styleId="Heading4">
    <w:name w:val="heading 4"/>
    <w:basedOn w:val="Normal"/>
    <w:next w:val="Normal"/>
    <w:link w:val="Heading4Char"/>
    <w:uiPriority w:val="9"/>
    <w:unhideWhenUsed/>
    <w:qFormat/>
    <w:rsid w:val="003A0311"/>
    <w:pPr>
      <w:keepNext/>
      <w:keepLines/>
      <w:numPr>
        <w:ilvl w:val="3"/>
        <w:numId w:val="1"/>
      </w:numPr>
      <w:spacing w:before="120" w:after="60" w:line="240" w:lineRule="auto"/>
      <w:ind w:left="862" w:hanging="862"/>
      <w:outlineLvl w:val="3"/>
    </w:pPr>
    <w:rPr>
      <w:rFonts w:ascii="Cambria" w:eastAsiaTheme="majorEastAsia" w:hAnsi="Cambria" w:cstheme="majorBidi"/>
      <w:i/>
      <w:iCs/>
    </w:rPr>
  </w:style>
  <w:style w:type="paragraph" w:styleId="Heading5">
    <w:name w:val="heading 5"/>
    <w:basedOn w:val="Normal"/>
    <w:next w:val="Normal"/>
    <w:link w:val="Heading5Char"/>
    <w:unhideWhenUsed/>
    <w:qFormat/>
    <w:rsid w:val="006109C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109C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9C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9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9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ADF"/>
    <w:rPr>
      <w:rFonts w:ascii="Cambria" w:eastAsiaTheme="majorEastAsia" w:hAnsi="Cambria" w:cstheme="majorBidi"/>
      <w:b/>
      <w:sz w:val="32"/>
      <w:szCs w:val="32"/>
    </w:rPr>
  </w:style>
  <w:style w:type="character" w:customStyle="1" w:styleId="Heading2Char">
    <w:name w:val="Heading 2 Char"/>
    <w:basedOn w:val="DefaultParagraphFont"/>
    <w:link w:val="Heading2"/>
    <w:uiPriority w:val="9"/>
    <w:rsid w:val="00B77C79"/>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B77C79"/>
    <w:rPr>
      <w:rFonts w:ascii="Cambria" w:eastAsiaTheme="majorEastAsia" w:hAnsi="Cambria" w:cstheme="majorBidi"/>
      <w:b/>
      <w:sz w:val="24"/>
      <w:szCs w:val="24"/>
    </w:rPr>
  </w:style>
  <w:style w:type="character" w:customStyle="1" w:styleId="Heading4Char">
    <w:name w:val="Heading 4 Char"/>
    <w:basedOn w:val="DefaultParagraphFont"/>
    <w:link w:val="Heading4"/>
    <w:uiPriority w:val="9"/>
    <w:rsid w:val="003A0311"/>
    <w:rPr>
      <w:rFonts w:ascii="Cambria" w:eastAsiaTheme="majorEastAsia" w:hAnsi="Cambria" w:cstheme="majorBidi"/>
      <w:i/>
      <w:iCs/>
      <w:sz w:val="24"/>
    </w:rPr>
  </w:style>
  <w:style w:type="character" w:customStyle="1" w:styleId="Heading5Char">
    <w:name w:val="Heading 5 Char"/>
    <w:basedOn w:val="DefaultParagraphFont"/>
    <w:link w:val="Heading5"/>
    <w:uiPriority w:val="9"/>
    <w:semiHidden/>
    <w:rsid w:val="006109C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109C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109C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109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9C7"/>
    <w:rPr>
      <w:rFonts w:asciiTheme="majorHAnsi" w:eastAsiaTheme="majorEastAsia" w:hAnsiTheme="majorHAnsi" w:cstheme="majorBidi"/>
      <w:i/>
      <w:iCs/>
      <w:color w:val="272727" w:themeColor="text1" w:themeTint="D8"/>
      <w:sz w:val="21"/>
      <w:szCs w:val="21"/>
    </w:rPr>
  </w:style>
  <w:style w:type="table" w:styleId="GridTable2-Accent6">
    <w:name w:val="Grid Table 2 Accent 6"/>
    <w:aliases w:val="Thesis tables"/>
    <w:basedOn w:val="TableNormal"/>
    <w:uiPriority w:val="47"/>
    <w:rsid w:val="008565A5"/>
    <w:pPr>
      <w:spacing w:after="0" w:line="240" w:lineRule="auto"/>
    </w:pPr>
    <w:tblPr>
      <w:tblStyleRowBandSize w:val="1"/>
      <w:tblStyleColBandSize w:val="1"/>
      <w:tblBorders>
        <w:top w:val="single" w:sz="6" w:space="0" w:color="538135" w:themeColor="accent6" w:themeShade="BF"/>
        <w:bottom w:val="single" w:sz="6" w:space="0" w:color="538135" w:themeColor="accent6" w:themeShade="BF"/>
        <w:insideH w:val="single" w:sz="6" w:space="0" w:color="538135" w:themeColor="accent6" w:themeShade="BF"/>
        <w:insideV w:val="single" w:sz="6"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MediumList1-Accent61">
    <w:name w:val="Medium List 1 - Accent 61"/>
    <w:basedOn w:val="TableNormal"/>
    <w:uiPriority w:val="65"/>
    <w:rsid w:val="00D81580"/>
    <w:pPr>
      <w:spacing w:after="0" w:line="240" w:lineRule="auto"/>
    </w:pPr>
    <w:rPr>
      <w:color w:val="000000"/>
    </w:rPr>
    <w:tblPr>
      <w:tblStyleRowBandSize w:val="1"/>
      <w:tblStyleColBandSize w:val="1"/>
      <w:tblBorders>
        <w:top w:val="single" w:sz="8" w:space="0" w:color="336600"/>
        <w:left w:val="single" w:sz="8" w:space="0" w:color="336600"/>
        <w:bottom w:val="single" w:sz="8" w:space="0" w:color="336600"/>
        <w:right w:val="single" w:sz="8" w:space="0" w:color="336600"/>
        <w:insideH w:val="single" w:sz="8" w:space="0" w:color="336600"/>
        <w:insideV w:val="single" w:sz="8" w:space="0" w:color="336600"/>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paragraph" w:styleId="Header">
    <w:name w:val="header"/>
    <w:basedOn w:val="Normal"/>
    <w:link w:val="HeaderChar"/>
    <w:uiPriority w:val="99"/>
    <w:unhideWhenUsed/>
    <w:rsid w:val="006109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9C7"/>
  </w:style>
  <w:style w:type="paragraph" w:styleId="Footer">
    <w:name w:val="footer"/>
    <w:basedOn w:val="Normal"/>
    <w:link w:val="FooterChar"/>
    <w:uiPriority w:val="3"/>
    <w:unhideWhenUsed/>
    <w:qFormat/>
    <w:rsid w:val="006109C7"/>
    <w:pPr>
      <w:tabs>
        <w:tab w:val="center" w:pos="4513"/>
        <w:tab w:val="right" w:pos="9026"/>
      </w:tabs>
      <w:spacing w:after="0" w:line="240" w:lineRule="auto"/>
    </w:pPr>
  </w:style>
  <w:style w:type="character" w:customStyle="1" w:styleId="FooterChar">
    <w:name w:val="Footer Char"/>
    <w:basedOn w:val="DefaultParagraphFont"/>
    <w:link w:val="Footer"/>
    <w:uiPriority w:val="3"/>
    <w:rsid w:val="006109C7"/>
  </w:style>
  <w:style w:type="paragraph" w:styleId="Title">
    <w:name w:val="Title"/>
    <w:basedOn w:val="Normal"/>
    <w:next w:val="Normal"/>
    <w:link w:val="TitleChar"/>
    <w:uiPriority w:val="10"/>
    <w:qFormat/>
    <w:rsid w:val="006109C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9C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1E83"/>
    <w:pPr>
      <w:numPr>
        <w:numId w:val="0"/>
      </w:numPr>
      <w:pBdr>
        <w:bottom w:val="none" w:sz="0" w:space="0" w:color="auto"/>
      </w:pBdr>
      <w:spacing w:before="240" w:after="0"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672E1A"/>
    <w:pPr>
      <w:tabs>
        <w:tab w:val="right" w:leader="dot" w:pos="8495"/>
      </w:tabs>
      <w:spacing w:after="100"/>
    </w:pPr>
    <w:rPr>
      <w:b/>
      <w:noProof/>
    </w:rPr>
  </w:style>
  <w:style w:type="paragraph" w:styleId="TOC2">
    <w:name w:val="toc 2"/>
    <w:basedOn w:val="Normal"/>
    <w:next w:val="Normal"/>
    <w:autoRedefine/>
    <w:uiPriority w:val="39"/>
    <w:unhideWhenUsed/>
    <w:rsid w:val="007E1E83"/>
    <w:pPr>
      <w:spacing w:after="100"/>
      <w:ind w:left="240"/>
    </w:pPr>
  </w:style>
  <w:style w:type="paragraph" w:styleId="TOC3">
    <w:name w:val="toc 3"/>
    <w:basedOn w:val="Normal"/>
    <w:next w:val="Normal"/>
    <w:autoRedefine/>
    <w:uiPriority w:val="39"/>
    <w:unhideWhenUsed/>
    <w:rsid w:val="007E1E83"/>
    <w:pPr>
      <w:spacing w:after="100"/>
      <w:ind w:left="480"/>
    </w:pPr>
  </w:style>
  <w:style w:type="character" w:styleId="Hyperlink">
    <w:name w:val="Hyperlink"/>
    <w:basedOn w:val="DefaultParagraphFont"/>
    <w:uiPriority w:val="99"/>
    <w:unhideWhenUsed/>
    <w:rsid w:val="007E1E83"/>
    <w:rPr>
      <w:color w:val="0563C1" w:themeColor="hyperlink"/>
      <w:u w:val="single"/>
    </w:rPr>
  </w:style>
  <w:style w:type="table" w:customStyle="1" w:styleId="Thesistables1">
    <w:name w:val="Thesis tables1"/>
    <w:basedOn w:val="TableNormal"/>
    <w:next w:val="GridTable2-Accent6"/>
    <w:uiPriority w:val="47"/>
    <w:rsid w:val="00D81580"/>
    <w:pPr>
      <w:spacing w:after="0" w:line="240" w:lineRule="auto"/>
    </w:pPr>
    <w:tblPr>
      <w:tblStyleRowBandSize w:val="1"/>
      <w:tblStyleColBandSize w:val="1"/>
      <w:tblBorders>
        <w:top w:val="single" w:sz="2" w:space="0" w:color="538135" w:themeColor="accent6" w:themeShade="BF"/>
        <w:left w:val="single" w:sz="2" w:space="0" w:color="538135" w:themeColor="accent6" w:themeShade="BF"/>
        <w:bottom w:val="single" w:sz="2" w:space="0" w:color="538135" w:themeColor="accent6" w:themeShade="BF"/>
        <w:right w:val="single" w:sz="2" w:space="0" w:color="538135" w:themeColor="accent6" w:themeShade="BF"/>
        <w:insideH w:val="single" w:sz="2" w:space="0" w:color="538135" w:themeColor="accent6" w:themeShade="BF"/>
        <w:insideV w:val="single" w:sz="2"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
    <w:name w:val="Table Grid"/>
    <w:basedOn w:val="TableNormal"/>
    <w:uiPriority w:val="39"/>
    <w:rsid w:val="00D81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6">
    <w:name w:val="Grid Table 6 Colorful Accent 6"/>
    <w:basedOn w:val="TableNormal"/>
    <w:uiPriority w:val="51"/>
    <w:rsid w:val="00092358"/>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482434"/>
    <w:pPr>
      <w:spacing w:after="240" w:line="240" w:lineRule="auto"/>
    </w:pPr>
    <w:rPr>
      <w:b/>
      <w:i/>
      <w:iCs/>
      <w:noProof/>
      <w:color w:val="000000" w:themeColor="text1"/>
      <w:sz w:val="22"/>
      <w:szCs w:val="18"/>
      <w:lang w:eastAsia="en-GB"/>
    </w:rPr>
  </w:style>
  <w:style w:type="paragraph" w:styleId="Quote">
    <w:name w:val="Quote"/>
    <w:basedOn w:val="Normal"/>
    <w:next w:val="Normal"/>
    <w:link w:val="QuoteChar"/>
    <w:uiPriority w:val="29"/>
    <w:qFormat/>
    <w:rsid w:val="0047077B"/>
    <w:pPr>
      <w:ind w:left="720"/>
    </w:pPr>
    <w:rPr>
      <w:rFonts w:asciiTheme="minorHAnsi" w:eastAsiaTheme="minorHAnsi" w:hAnsiTheme="minorHAnsi" w:cstheme="minorBidi"/>
    </w:rPr>
  </w:style>
  <w:style w:type="character" w:customStyle="1" w:styleId="QuoteChar">
    <w:name w:val="Quote Char"/>
    <w:basedOn w:val="DefaultParagraphFont"/>
    <w:link w:val="Quote"/>
    <w:uiPriority w:val="29"/>
    <w:rsid w:val="0047077B"/>
    <w:rPr>
      <w:sz w:val="24"/>
    </w:rPr>
  </w:style>
  <w:style w:type="paragraph" w:styleId="ListParagraph">
    <w:name w:val="List Paragraph"/>
    <w:basedOn w:val="Normal"/>
    <w:uiPriority w:val="34"/>
    <w:qFormat/>
    <w:rsid w:val="002A76B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A76BB"/>
    <w:rPr>
      <w:sz w:val="16"/>
      <w:szCs w:val="16"/>
    </w:rPr>
  </w:style>
  <w:style w:type="paragraph" w:styleId="CommentText">
    <w:name w:val="annotation text"/>
    <w:basedOn w:val="Normal"/>
    <w:link w:val="CommentTextChar"/>
    <w:uiPriority w:val="99"/>
    <w:unhideWhenUsed/>
    <w:rsid w:val="002A76BB"/>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A76BB"/>
    <w:rPr>
      <w:sz w:val="20"/>
      <w:szCs w:val="20"/>
    </w:rPr>
  </w:style>
  <w:style w:type="paragraph" w:styleId="BalloonText">
    <w:name w:val="Balloon Text"/>
    <w:basedOn w:val="Normal"/>
    <w:link w:val="BalloonTextChar"/>
    <w:uiPriority w:val="99"/>
    <w:semiHidden/>
    <w:unhideWhenUsed/>
    <w:rsid w:val="002A76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6BB"/>
    <w:rPr>
      <w:rFonts w:ascii="Segoe UI" w:eastAsia="Calibri" w:hAnsi="Segoe UI" w:cs="Segoe UI"/>
      <w:sz w:val="18"/>
      <w:szCs w:val="18"/>
    </w:rPr>
  </w:style>
  <w:style w:type="paragraph" w:styleId="FootnoteText">
    <w:name w:val="footnote text"/>
    <w:basedOn w:val="Normal"/>
    <w:link w:val="FootnoteTextChar"/>
    <w:uiPriority w:val="99"/>
    <w:unhideWhenUsed/>
    <w:rsid w:val="002A76BB"/>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A76BB"/>
    <w:rPr>
      <w:sz w:val="20"/>
      <w:szCs w:val="20"/>
    </w:rPr>
  </w:style>
  <w:style w:type="character" w:styleId="FootnoteReference">
    <w:name w:val="footnote reference"/>
    <w:basedOn w:val="DefaultParagraphFont"/>
    <w:uiPriority w:val="99"/>
    <w:semiHidden/>
    <w:unhideWhenUsed/>
    <w:rsid w:val="002A76BB"/>
    <w:rPr>
      <w:vertAlign w:val="superscript"/>
    </w:rPr>
  </w:style>
  <w:style w:type="paragraph" w:styleId="NoSpacing">
    <w:name w:val="No Spacing"/>
    <w:link w:val="NoSpacingChar"/>
    <w:uiPriority w:val="1"/>
    <w:qFormat/>
    <w:rsid w:val="002A76BB"/>
    <w:pPr>
      <w:spacing w:after="0" w:line="240" w:lineRule="auto"/>
    </w:pPr>
    <w:rPr>
      <w:sz w:val="24"/>
    </w:rPr>
  </w:style>
  <w:style w:type="character" w:customStyle="1" w:styleId="NoSpacingChar">
    <w:name w:val="No Spacing Char"/>
    <w:basedOn w:val="DefaultParagraphFont"/>
    <w:link w:val="NoSpacing"/>
    <w:uiPriority w:val="1"/>
    <w:rsid w:val="002A76BB"/>
    <w:rPr>
      <w:sz w:val="24"/>
    </w:rPr>
  </w:style>
  <w:style w:type="paragraph" w:styleId="TableofFigures">
    <w:name w:val="table of figures"/>
    <w:basedOn w:val="Normal"/>
    <w:next w:val="Normal"/>
    <w:uiPriority w:val="99"/>
    <w:unhideWhenUsed/>
    <w:rsid w:val="00153EE1"/>
    <w:pPr>
      <w:spacing w:after="0"/>
    </w:pPr>
  </w:style>
  <w:style w:type="paragraph" w:customStyle="1" w:styleId="Tablespacing">
    <w:name w:val="Table spacing"/>
    <w:basedOn w:val="Normal"/>
    <w:qFormat/>
    <w:rsid w:val="00385D57"/>
    <w:pPr>
      <w:spacing w:after="120" w:line="300" w:lineRule="auto"/>
    </w:pPr>
    <w:rPr>
      <w:rFonts w:asciiTheme="minorHAnsi" w:eastAsia="Times New Roman" w:hAnsiTheme="minorHAnsi"/>
      <w:bCs/>
      <w:color w:val="000000"/>
      <w:sz w:val="22"/>
    </w:rPr>
  </w:style>
  <w:style w:type="paragraph" w:styleId="TOC4">
    <w:name w:val="toc 4"/>
    <w:basedOn w:val="Normal"/>
    <w:next w:val="Normal"/>
    <w:autoRedefine/>
    <w:uiPriority w:val="39"/>
    <w:unhideWhenUsed/>
    <w:rsid w:val="00FC4ACA"/>
    <w:pPr>
      <w:spacing w:after="100" w:line="259" w:lineRule="auto"/>
      <w:ind w:left="660"/>
    </w:pPr>
    <w:rPr>
      <w:rFonts w:asciiTheme="minorHAnsi" w:eastAsiaTheme="minorEastAsia" w:hAnsiTheme="minorHAnsi" w:cstheme="minorBidi"/>
      <w:sz w:val="22"/>
      <w:lang w:eastAsia="en-GB"/>
    </w:rPr>
  </w:style>
  <w:style w:type="paragraph" w:styleId="TOC5">
    <w:name w:val="toc 5"/>
    <w:basedOn w:val="Normal"/>
    <w:next w:val="Normal"/>
    <w:autoRedefine/>
    <w:uiPriority w:val="39"/>
    <w:unhideWhenUsed/>
    <w:rsid w:val="00FC4ACA"/>
    <w:pPr>
      <w:spacing w:after="100" w:line="259" w:lineRule="auto"/>
      <w:ind w:left="880"/>
    </w:pPr>
    <w:rPr>
      <w:rFonts w:asciiTheme="minorHAnsi" w:eastAsiaTheme="minorEastAsia" w:hAnsiTheme="minorHAnsi" w:cstheme="minorBidi"/>
      <w:sz w:val="22"/>
      <w:lang w:eastAsia="en-GB"/>
    </w:rPr>
  </w:style>
  <w:style w:type="paragraph" w:styleId="TOC6">
    <w:name w:val="toc 6"/>
    <w:basedOn w:val="Normal"/>
    <w:next w:val="Normal"/>
    <w:autoRedefine/>
    <w:uiPriority w:val="39"/>
    <w:unhideWhenUsed/>
    <w:rsid w:val="00FC4ACA"/>
    <w:pPr>
      <w:spacing w:after="100" w:line="259" w:lineRule="auto"/>
      <w:ind w:left="1100"/>
    </w:pPr>
    <w:rPr>
      <w:rFonts w:asciiTheme="minorHAnsi" w:eastAsiaTheme="minorEastAsia" w:hAnsiTheme="minorHAnsi" w:cstheme="minorBidi"/>
      <w:sz w:val="22"/>
      <w:lang w:eastAsia="en-GB"/>
    </w:rPr>
  </w:style>
  <w:style w:type="paragraph" w:styleId="TOC7">
    <w:name w:val="toc 7"/>
    <w:basedOn w:val="Normal"/>
    <w:next w:val="Normal"/>
    <w:autoRedefine/>
    <w:uiPriority w:val="39"/>
    <w:unhideWhenUsed/>
    <w:rsid w:val="00FC4ACA"/>
    <w:pPr>
      <w:spacing w:after="100" w:line="259" w:lineRule="auto"/>
      <w:ind w:left="1320"/>
    </w:pPr>
    <w:rPr>
      <w:rFonts w:asciiTheme="minorHAnsi" w:eastAsiaTheme="minorEastAsia" w:hAnsiTheme="minorHAnsi" w:cstheme="minorBidi"/>
      <w:sz w:val="22"/>
      <w:lang w:eastAsia="en-GB"/>
    </w:rPr>
  </w:style>
  <w:style w:type="paragraph" w:styleId="TOC8">
    <w:name w:val="toc 8"/>
    <w:basedOn w:val="Normal"/>
    <w:next w:val="Normal"/>
    <w:autoRedefine/>
    <w:uiPriority w:val="39"/>
    <w:unhideWhenUsed/>
    <w:rsid w:val="00FC4ACA"/>
    <w:pPr>
      <w:spacing w:after="100" w:line="259" w:lineRule="auto"/>
      <w:ind w:left="1540"/>
    </w:pPr>
    <w:rPr>
      <w:rFonts w:asciiTheme="minorHAnsi" w:eastAsiaTheme="minorEastAsia" w:hAnsiTheme="minorHAnsi" w:cstheme="minorBidi"/>
      <w:sz w:val="22"/>
      <w:lang w:eastAsia="en-GB"/>
    </w:rPr>
  </w:style>
  <w:style w:type="paragraph" w:styleId="TOC9">
    <w:name w:val="toc 9"/>
    <w:basedOn w:val="Normal"/>
    <w:next w:val="Normal"/>
    <w:autoRedefine/>
    <w:uiPriority w:val="39"/>
    <w:unhideWhenUsed/>
    <w:rsid w:val="00FC4ACA"/>
    <w:pPr>
      <w:spacing w:after="100" w:line="259" w:lineRule="auto"/>
      <w:ind w:left="1760"/>
    </w:pPr>
    <w:rPr>
      <w:rFonts w:asciiTheme="minorHAnsi" w:eastAsiaTheme="minorEastAsia" w:hAnsiTheme="minorHAnsi" w:cstheme="minorBidi"/>
      <w:sz w:val="22"/>
      <w:lang w:eastAsia="en-GB"/>
    </w:rPr>
  </w:style>
  <w:style w:type="character" w:customStyle="1" w:styleId="normaltextrun">
    <w:name w:val="normaltextrun"/>
    <w:basedOn w:val="DefaultParagraphFont"/>
    <w:rsid w:val="008D34A9"/>
  </w:style>
  <w:style w:type="character" w:customStyle="1" w:styleId="apple-converted-space">
    <w:name w:val="apple-converted-space"/>
    <w:basedOn w:val="DefaultParagraphFont"/>
    <w:rsid w:val="008D34A9"/>
  </w:style>
  <w:style w:type="table" w:customStyle="1" w:styleId="GridTable6Colorful-Accent62">
    <w:name w:val="Grid Table 6 Colorful - Accent 62"/>
    <w:basedOn w:val="TableNormal"/>
    <w:next w:val="GridTable6Colorful-Accent6"/>
    <w:uiPriority w:val="51"/>
    <w:rsid w:val="001B1B32"/>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1">
    <w:name w:val="Grid Table 6 Colorful - Accent 61"/>
    <w:basedOn w:val="TableNormal"/>
    <w:next w:val="GridTable6Colorful-Accent6"/>
    <w:uiPriority w:val="51"/>
    <w:rsid w:val="004D26DE"/>
    <w:pPr>
      <w:spacing w:after="0" w:line="240" w:lineRule="auto"/>
    </w:pPr>
    <w:rPr>
      <w:rFonts w:ascii="Calibri" w:eastAsia="Calibri" w:hAnsi="Calibri" w:cs="Times New Roman"/>
    </w:rPr>
    <w:tblPr>
      <w:tblStyleRowBandSize w:val="1"/>
      <w:tblStyleColBandSize w:val="1"/>
      <w:tblInd w:w="0" w:type="nil"/>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3">
    <w:name w:val="Grid Table 6 Colorful - Accent 63"/>
    <w:basedOn w:val="TableNormal"/>
    <w:next w:val="GridTable6Colorful-Accent6"/>
    <w:uiPriority w:val="51"/>
    <w:rsid w:val="004D26DE"/>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018718">
      <w:bodyDiv w:val="1"/>
      <w:marLeft w:val="0"/>
      <w:marRight w:val="0"/>
      <w:marTop w:val="0"/>
      <w:marBottom w:val="0"/>
      <w:divBdr>
        <w:top w:val="none" w:sz="0" w:space="0" w:color="auto"/>
        <w:left w:val="none" w:sz="0" w:space="0" w:color="auto"/>
        <w:bottom w:val="none" w:sz="0" w:space="0" w:color="auto"/>
        <w:right w:val="none" w:sz="0" w:space="0" w:color="auto"/>
      </w:divBdr>
    </w:div>
    <w:div w:id="261961287">
      <w:bodyDiv w:val="1"/>
      <w:marLeft w:val="0"/>
      <w:marRight w:val="0"/>
      <w:marTop w:val="0"/>
      <w:marBottom w:val="0"/>
      <w:divBdr>
        <w:top w:val="none" w:sz="0" w:space="0" w:color="auto"/>
        <w:left w:val="none" w:sz="0" w:space="0" w:color="auto"/>
        <w:bottom w:val="none" w:sz="0" w:space="0" w:color="auto"/>
        <w:right w:val="none" w:sz="0" w:space="0" w:color="auto"/>
      </w:divBdr>
    </w:div>
    <w:div w:id="323240546">
      <w:bodyDiv w:val="1"/>
      <w:marLeft w:val="0"/>
      <w:marRight w:val="0"/>
      <w:marTop w:val="0"/>
      <w:marBottom w:val="0"/>
      <w:divBdr>
        <w:top w:val="none" w:sz="0" w:space="0" w:color="auto"/>
        <w:left w:val="none" w:sz="0" w:space="0" w:color="auto"/>
        <w:bottom w:val="none" w:sz="0" w:space="0" w:color="auto"/>
        <w:right w:val="none" w:sz="0" w:space="0" w:color="auto"/>
      </w:divBdr>
    </w:div>
    <w:div w:id="364060521">
      <w:bodyDiv w:val="1"/>
      <w:marLeft w:val="0"/>
      <w:marRight w:val="0"/>
      <w:marTop w:val="0"/>
      <w:marBottom w:val="0"/>
      <w:divBdr>
        <w:top w:val="none" w:sz="0" w:space="0" w:color="auto"/>
        <w:left w:val="none" w:sz="0" w:space="0" w:color="auto"/>
        <w:bottom w:val="none" w:sz="0" w:space="0" w:color="auto"/>
        <w:right w:val="none" w:sz="0" w:space="0" w:color="auto"/>
      </w:divBdr>
    </w:div>
    <w:div w:id="414860201">
      <w:bodyDiv w:val="1"/>
      <w:marLeft w:val="0"/>
      <w:marRight w:val="0"/>
      <w:marTop w:val="0"/>
      <w:marBottom w:val="0"/>
      <w:divBdr>
        <w:top w:val="none" w:sz="0" w:space="0" w:color="auto"/>
        <w:left w:val="none" w:sz="0" w:space="0" w:color="auto"/>
        <w:bottom w:val="none" w:sz="0" w:space="0" w:color="auto"/>
        <w:right w:val="none" w:sz="0" w:space="0" w:color="auto"/>
      </w:divBdr>
    </w:div>
    <w:div w:id="517431778">
      <w:bodyDiv w:val="1"/>
      <w:marLeft w:val="0"/>
      <w:marRight w:val="0"/>
      <w:marTop w:val="0"/>
      <w:marBottom w:val="0"/>
      <w:divBdr>
        <w:top w:val="none" w:sz="0" w:space="0" w:color="auto"/>
        <w:left w:val="none" w:sz="0" w:space="0" w:color="auto"/>
        <w:bottom w:val="none" w:sz="0" w:space="0" w:color="auto"/>
        <w:right w:val="none" w:sz="0" w:space="0" w:color="auto"/>
      </w:divBdr>
    </w:div>
    <w:div w:id="524711472">
      <w:bodyDiv w:val="1"/>
      <w:marLeft w:val="0"/>
      <w:marRight w:val="0"/>
      <w:marTop w:val="0"/>
      <w:marBottom w:val="0"/>
      <w:divBdr>
        <w:top w:val="none" w:sz="0" w:space="0" w:color="auto"/>
        <w:left w:val="none" w:sz="0" w:space="0" w:color="auto"/>
        <w:bottom w:val="none" w:sz="0" w:space="0" w:color="auto"/>
        <w:right w:val="none" w:sz="0" w:space="0" w:color="auto"/>
      </w:divBdr>
    </w:div>
    <w:div w:id="545221482">
      <w:bodyDiv w:val="1"/>
      <w:marLeft w:val="0"/>
      <w:marRight w:val="0"/>
      <w:marTop w:val="0"/>
      <w:marBottom w:val="0"/>
      <w:divBdr>
        <w:top w:val="none" w:sz="0" w:space="0" w:color="auto"/>
        <w:left w:val="none" w:sz="0" w:space="0" w:color="auto"/>
        <w:bottom w:val="none" w:sz="0" w:space="0" w:color="auto"/>
        <w:right w:val="none" w:sz="0" w:space="0" w:color="auto"/>
      </w:divBdr>
    </w:div>
    <w:div w:id="555821733">
      <w:bodyDiv w:val="1"/>
      <w:marLeft w:val="0"/>
      <w:marRight w:val="0"/>
      <w:marTop w:val="0"/>
      <w:marBottom w:val="0"/>
      <w:divBdr>
        <w:top w:val="none" w:sz="0" w:space="0" w:color="auto"/>
        <w:left w:val="none" w:sz="0" w:space="0" w:color="auto"/>
        <w:bottom w:val="none" w:sz="0" w:space="0" w:color="auto"/>
        <w:right w:val="none" w:sz="0" w:space="0" w:color="auto"/>
      </w:divBdr>
    </w:div>
    <w:div w:id="649406042">
      <w:bodyDiv w:val="1"/>
      <w:marLeft w:val="0"/>
      <w:marRight w:val="0"/>
      <w:marTop w:val="0"/>
      <w:marBottom w:val="0"/>
      <w:divBdr>
        <w:top w:val="none" w:sz="0" w:space="0" w:color="auto"/>
        <w:left w:val="none" w:sz="0" w:space="0" w:color="auto"/>
        <w:bottom w:val="none" w:sz="0" w:space="0" w:color="auto"/>
        <w:right w:val="none" w:sz="0" w:space="0" w:color="auto"/>
      </w:divBdr>
    </w:div>
    <w:div w:id="664553606">
      <w:bodyDiv w:val="1"/>
      <w:marLeft w:val="0"/>
      <w:marRight w:val="0"/>
      <w:marTop w:val="0"/>
      <w:marBottom w:val="0"/>
      <w:divBdr>
        <w:top w:val="none" w:sz="0" w:space="0" w:color="auto"/>
        <w:left w:val="none" w:sz="0" w:space="0" w:color="auto"/>
        <w:bottom w:val="none" w:sz="0" w:space="0" w:color="auto"/>
        <w:right w:val="none" w:sz="0" w:space="0" w:color="auto"/>
      </w:divBdr>
    </w:div>
    <w:div w:id="709259443">
      <w:bodyDiv w:val="1"/>
      <w:marLeft w:val="0"/>
      <w:marRight w:val="0"/>
      <w:marTop w:val="0"/>
      <w:marBottom w:val="0"/>
      <w:divBdr>
        <w:top w:val="none" w:sz="0" w:space="0" w:color="auto"/>
        <w:left w:val="none" w:sz="0" w:space="0" w:color="auto"/>
        <w:bottom w:val="none" w:sz="0" w:space="0" w:color="auto"/>
        <w:right w:val="none" w:sz="0" w:space="0" w:color="auto"/>
      </w:divBdr>
    </w:div>
    <w:div w:id="762187937">
      <w:bodyDiv w:val="1"/>
      <w:marLeft w:val="0"/>
      <w:marRight w:val="0"/>
      <w:marTop w:val="0"/>
      <w:marBottom w:val="0"/>
      <w:divBdr>
        <w:top w:val="none" w:sz="0" w:space="0" w:color="auto"/>
        <w:left w:val="none" w:sz="0" w:space="0" w:color="auto"/>
        <w:bottom w:val="none" w:sz="0" w:space="0" w:color="auto"/>
        <w:right w:val="none" w:sz="0" w:space="0" w:color="auto"/>
      </w:divBdr>
    </w:div>
    <w:div w:id="852501745">
      <w:bodyDiv w:val="1"/>
      <w:marLeft w:val="0"/>
      <w:marRight w:val="0"/>
      <w:marTop w:val="0"/>
      <w:marBottom w:val="0"/>
      <w:divBdr>
        <w:top w:val="none" w:sz="0" w:space="0" w:color="auto"/>
        <w:left w:val="none" w:sz="0" w:space="0" w:color="auto"/>
        <w:bottom w:val="none" w:sz="0" w:space="0" w:color="auto"/>
        <w:right w:val="none" w:sz="0" w:space="0" w:color="auto"/>
      </w:divBdr>
    </w:div>
    <w:div w:id="1052391484">
      <w:bodyDiv w:val="1"/>
      <w:marLeft w:val="0"/>
      <w:marRight w:val="0"/>
      <w:marTop w:val="0"/>
      <w:marBottom w:val="0"/>
      <w:divBdr>
        <w:top w:val="none" w:sz="0" w:space="0" w:color="auto"/>
        <w:left w:val="none" w:sz="0" w:space="0" w:color="auto"/>
        <w:bottom w:val="none" w:sz="0" w:space="0" w:color="auto"/>
        <w:right w:val="none" w:sz="0" w:space="0" w:color="auto"/>
      </w:divBdr>
    </w:div>
    <w:div w:id="1114716973">
      <w:bodyDiv w:val="1"/>
      <w:marLeft w:val="0"/>
      <w:marRight w:val="0"/>
      <w:marTop w:val="0"/>
      <w:marBottom w:val="0"/>
      <w:divBdr>
        <w:top w:val="none" w:sz="0" w:space="0" w:color="auto"/>
        <w:left w:val="none" w:sz="0" w:space="0" w:color="auto"/>
        <w:bottom w:val="none" w:sz="0" w:space="0" w:color="auto"/>
        <w:right w:val="none" w:sz="0" w:space="0" w:color="auto"/>
      </w:divBdr>
    </w:div>
    <w:div w:id="1144199018">
      <w:bodyDiv w:val="1"/>
      <w:marLeft w:val="0"/>
      <w:marRight w:val="0"/>
      <w:marTop w:val="0"/>
      <w:marBottom w:val="0"/>
      <w:divBdr>
        <w:top w:val="none" w:sz="0" w:space="0" w:color="auto"/>
        <w:left w:val="none" w:sz="0" w:space="0" w:color="auto"/>
        <w:bottom w:val="none" w:sz="0" w:space="0" w:color="auto"/>
        <w:right w:val="none" w:sz="0" w:space="0" w:color="auto"/>
      </w:divBdr>
    </w:div>
    <w:div w:id="1214464077">
      <w:bodyDiv w:val="1"/>
      <w:marLeft w:val="0"/>
      <w:marRight w:val="0"/>
      <w:marTop w:val="0"/>
      <w:marBottom w:val="0"/>
      <w:divBdr>
        <w:top w:val="none" w:sz="0" w:space="0" w:color="auto"/>
        <w:left w:val="none" w:sz="0" w:space="0" w:color="auto"/>
        <w:bottom w:val="none" w:sz="0" w:space="0" w:color="auto"/>
        <w:right w:val="none" w:sz="0" w:space="0" w:color="auto"/>
      </w:divBdr>
    </w:div>
    <w:div w:id="1447696249">
      <w:bodyDiv w:val="1"/>
      <w:marLeft w:val="0"/>
      <w:marRight w:val="0"/>
      <w:marTop w:val="0"/>
      <w:marBottom w:val="0"/>
      <w:divBdr>
        <w:top w:val="none" w:sz="0" w:space="0" w:color="auto"/>
        <w:left w:val="none" w:sz="0" w:space="0" w:color="auto"/>
        <w:bottom w:val="none" w:sz="0" w:space="0" w:color="auto"/>
        <w:right w:val="none" w:sz="0" w:space="0" w:color="auto"/>
      </w:divBdr>
    </w:div>
    <w:div w:id="1460033046">
      <w:bodyDiv w:val="1"/>
      <w:marLeft w:val="0"/>
      <w:marRight w:val="0"/>
      <w:marTop w:val="0"/>
      <w:marBottom w:val="0"/>
      <w:divBdr>
        <w:top w:val="none" w:sz="0" w:space="0" w:color="auto"/>
        <w:left w:val="none" w:sz="0" w:space="0" w:color="auto"/>
        <w:bottom w:val="none" w:sz="0" w:space="0" w:color="auto"/>
        <w:right w:val="none" w:sz="0" w:space="0" w:color="auto"/>
      </w:divBdr>
    </w:div>
    <w:div w:id="1621495401">
      <w:bodyDiv w:val="1"/>
      <w:marLeft w:val="0"/>
      <w:marRight w:val="0"/>
      <w:marTop w:val="0"/>
      <w:marBottom w:val="0"/>
      <w:divBdr>
        <w:top w:val="none" w:sz="0" w:space="0" w:color="auto"/>
        <w:left w:val="none" w:sz="0" w:space="0" w:color="auto"/>
        <w:bottom w:val="none" w:sz="0" w:space="0" w:color="auto"/>
        <w:right w:val="none" w:sz="0" w:space="0" w:color="auto"/>
      </w:divBdr>
    </w:div>
    <w:div w:id="1642928152">
      <w:bodyDiv w:val="1"/>
      <w:marLeft w:val="0"/>
      <w:marRight w:val="0"/>
      <w:marTop w:val="0"/>
      <w:marBottom w:val="0"/>
      <w:divBdr>
        <w:top w:val="none" w:sz="0" w:space="0" w:color="auto"/>
        <w:left w:val="none" w:sz="0" w:space="0" w:color="auto"/>
        <w:bottom w:val="none" w:sz="0" w:space="0" w:color="auto"/>
        <w:right w:val="none" w:sz="0" w:space="0" w:color="auto"/>
      </w:divBdr>
    </w:div>
    <w:div w:id="1679238456">
      <w:bodyDiv w:val="1"/>
      <w:marLeft w:val="0"/>
      <w:marRight w:val="0"/>
      <w:marTop w:val="0"/>
      <w:marBottom w:val="0"/>
      <w:divBdr>
        <w:top w:val="none" w:sz="0" w:space="0" w:color="auto"/>
        <w:left w:val="none" w:sz="0" w:space="0" w:color="auto"/>
        <w:bottom w:val="none" w:sz="0" w:space="0" w:color="auto"/>
        <w:right w:val="none" w:sz="0" w:space="0" w:color="auto"/>
      </w:divBdr>
    </w:div>
    <w:div w:id="1747266100">
      <w:bodyDiv w:val="1"/>
      <w:marLeft w:val="0"/>
      <w:marRight w:val="0"/>
      <w:marTop w:val="0"/>
      <w:marBottom w:val="0"/>
      <w:divBdr>
        <w:top w:val="none" w:sz="0" w:space="0" w:color="auto"/>
        <w:left w:val="none" w:sz="0" w:space="0" w:color="auto"/>
        <w:bottom w:val="none" w:sz="0" w:space="0" w:color="auto"/>
        <w:right w:val="none" w:sz="0" w:space="0" w:color="auto"/>
      </w:divBdr>
    </w:div>
    <w:div w:id="1828740039">
      <w:bodyDiv w:val="1"/>
      <w:marLeft w:val="0"/>
      <w:marRight w:val="0"/>
      <w:marTop w:val="0"/>
      <w:marBottom w:val="0"/>
      <w:divBdr>
        <w:top w:val="none" w:sz="0" w:space="0" w:color="auto"/>
        <w:left w:val="none" w:sz="0" w:space="0" w:color="auto"/>
        <w:bottom w:val="none" w:sz="0" w:space="0" w:color="auto"/>
        <w:right w:val="none" w:sz="0" w:space="0" w:color="auto"/>
      </w:divBdr>
    </w:div>
    <w:div w:id="1987926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10.xml"/><Relationship Id="rId26" Type="http://schemas.openxmlformats.org/officeDocument/2006/relationships/header" Target="header18.xml"/><Relationship Id="rId3" Type="http://schemas.openxmlformats.org/officeDocument/2006/relationships/styles" Target="styles.xml"/><Relationship Id="rId21" Type="http://schemas.openxmlformats.org/officeDocument/2006/relationships/header" Target="header13.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header" Target="header12.xml"/><Relationship Id="rId29"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6.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header" Target="header15.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11.xml"/><Relationship Id="rId31" Type="http://schemas.openxmlformats.org/officeDocument/2006/relationships/customXml" Target="../customXml/item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header" Target="header14.xml"/><Relationship Id="rId27" Type="http://schemas.openxmlformats.org/officeDocument/2006/relationships/fontTable" Target="fontTable.xml"/><Relationship Id="rId30"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E2EABEAAAB1946B844A13652B7D2F1" ma:contentTypeVersion="18" ma:contentTypeDescription="Create a new document." ma:contentTypeScope="" ma:versionID="3b757e2468183e88d581c437942ef25d">
  <xsd:schema xmlns:xsd="http://www.w3.org/2001/XMLSchema" xmlns:xs="http://www.w3.org/2001/XMLSchema" xmlns:p="http://schemas.microsoft.com/office/2006/metadata/properties" xmlns:ns1="http://schemas.microsoft.com/sharepoint/v3" xmlns:ns2="81000a5d-56c4-4905-b487-821c4cbf93ca" targetNamespace="http://schemas.microsoft.com/office/2006/metadata/properties" ma:root="true" ma:fieldsID="b4c3e82be391c1ba88cd1d1a5df3df3c" ns1:_="" ns2:_="">
    <xsd:import namespace="http://schemas.microsoft.com/sharepoint/v3"/>
    <xsd:import namespace="81000a5d-56c4-4905-b487-821c4cbf93ca"/>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4" nillable="true" ma:displayName="Scheduling Start Date" ma:description="" ma:internalName="PublishingStartDate">
      <xsd:simpleType>
        <xsd:restriction base="dms:Unknown"/>
      </xsd:simpleType>
    </xsd:element>
    <xsd:element name="PublishingExpirationDate" ma:index="5" nillable="true" ma:displayName="Scheduling End Date" ma:description=""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1000a5d-56c4-4905-b487-821c4cbf93c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6"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4C43B82-26B7-49C2-9AC9-CE61C9CCE2AC}"/>
</file>

<file path=customXml/itemProps2.xml><?xml version="1.0" encoding="utf-8"?>
<ds:datastoreItem xmlns:ds="http://schemas.openxmlformats.org/officeDocument/2006/customXml" ds:itemID="{D439F42E-E008-48B3-962A-CA70FFCC0A66}"/>
</file>

<file path=customXml/itemProps3.xml><?xml version="1.0" encoding="utf-8"?>
<ds:datastoreItem xmlns:ds="http://schemas.openxmlformats.org/officeDocument/2006/customXml" ds:itemID="{E99483C2-F655-41A2-979A-F1BCF375CA8F}"/>
</file>

<file path=customXml/itemProps4.xml><?xml version="1.0" encoding="utf-8"?>
<ds:datastoreItem xmlns:ds="http://schemas.openxmlformats.org/officeDocument/2006/customXml" ds:itemID="{95E0106D-4D72-48C9-8297-0AE1FE150FE9}"/>
</file>

<file path=docProps/app.xml><?xml version="1.0" encoding="utf-8"?>
<Properties xmlns="http://schemas.openxmlformats.org/officeDocument/2006/extended-properties" xmlns:vt="http://schemas.openxmlformats.org/officeDocument/2006/docPropsVTypes">
  <Template>Normal.dotm</Template>
  <TotalTime>34</TotalTime>
  <Pages>21</Pages>
  <Words>571</Words>
  <Characters>325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3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2018</dc:title>
  <dc:subject/>
  <dc:creator>Ryan, Frances</dc:creator>
  <cp:keywords/>
  <dc:description/>
  <cp:lastModifiedBy>Ryan, Frances</cp:lastModifiedBy>
  <cp:revision>4</cp:revision>
  <cp:lastPrinted>2018-10-30T20:26:00Z</cp:lastPrinted>
  <dcterms:created xsi:type="dcterms:W3CDTF">2018-11-26T14:08:00Z</dcterms:created>
  <dcterms:modified xsi:type="dcterms:W3CDTF">2018-11-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50bc29-b887-3723-8e01-84829f135c20</vt:lpwstr>
  </property>
  <property fmtid="{D5CDD505-2E9C-101B-9397-08002B2CF9AE}" pid="24" name="Mendeley Citation Style_1">
    <vt:lpwstr>http://www.zotero.org/styles/apa</vt:lpwstr>
  </property>
  <property fmtid="{D5CDD505-2E9C-101B-9397-08002B2CF9AE}" pid="25" name="ContentTypeId">
    <vt:lpwstr>0x01010044E2EABEAAAB1946B844A13652B7D2F1</vt:lpwstr>
  </property>
</Properties>
</file>